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CB84B6" w14:textId="77777777" w:rsidR="00455C4D" w:rsidRDefault="00455C4D" w:rsidP="007323C8">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75AEED5D"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ZEN Colombia Study</w:t>
      </w:r>
    </w:p>
    <w:p w14:paraId="52D51247"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532B139F"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Zika in Pregnant Women and Children in Colombia</w:t>
      </w:r>
    </w:p>
    <w:p w14:paraId="369C8ED5"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2F205394"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06331236"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704E52FE"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07D2CF04"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 xml:space="preserve">Supporting Statement: </w:t>
      </w:r>
      <w:r w:rsidR="00DA14CA">
        <w:rPr>
          <w:b/>
          <w:bCs/>
        </w:rPr>
        <w:t>Part B</w:t>
      </w:r>
    </w:p>
    <w:p w14:paraId="3D5C7FEE"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20A49F23"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6679B4BD"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6617AB3F"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35118201"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7BB52C56"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7072E67C" w14:textId="3AFDF498" w:rsidR="00302BD4" w:rsidRDefault="00AA057B"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May 19, 2017</w:t>
      </w:r>
    </w:p>
    <w:p w14:paraId="4BB2D2CA" w14:textId="77777777" w:rsidR="001B579E" w:rsidRPr="00296E32" w:rsidRDefault="001B579E"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p>
    <w:p w14:paraId="03011E02" w14:textId="77777777" w:rsidR="007323C8" w:rsidRPr="00047685" w:rsidRDefault="007323C8" w:rsidP="007323C8">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5CE8E90C"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6E4165A6"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5DE57E8C"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4834BAC4"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29EDDF59"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259E339F"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412F2FE1"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4A4CB1C4" w14:textId="77777777" w:rsidR="005971CD"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7B4C7CAC" w14:textId="77777777" w:rsidR="00302BD4" w:rsidRDefault="00302BD4"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4057D5D5" w14:textId="77777777" w:rsidR="00302BD4" w:rsidRDefault="00302BD4"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04B33642" w14:textId="77777777" w:rsidR="00302BD4" w:rsidRPr="00047685" w:rsidRDefault="00302BD4"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6A352856"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171F95D8" w14:textId="4772FE34" w:rsidR="00967ECF" w:rsidRPr="00D35C4D" w:rsidRDefault="00B7713D"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Suzanne Gilboa</w:t>
      </w:r>
      <w:r w:rsidR="00967ECF" w:rsidRPr="00D35C4D">
        <w:rPr>
          <w:b/>
          <w:bCs/>
          <w:lang w:val="fr-FR"/>
        </w:rPr>
        <w:t>, PhD</w:t>
      </w:r>
    </w:p>
    <w:p w14:paraId="31C42CF4" w14:textId="218ED96C" w:rsidR="00967ECF" w:rsidRPr="00D35C4D"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sidRPr="00D35C4D">
        <w:rPr>
          <w:b/>
          <w:bCs/>
          <w:lang w:val="fr-FR"/>
        </w:rPr>
        <w:t>Telephone: 404-498-</w:t>
      </w:r>
      <w:r w:rsidR="00B7713D">
        <w:rPr>
          <w:b/>
          <w:bCs/>
          <w:lang w:val="fr-FR"/>
        </w:rPr>
        <w:t>4425</w:t>
      </w:r>
    </w:p>
    <w:p w14:paraId="4DFD49EE" w14:textId="77777777" w:rsidR="00967ECF" w:rsidRPr="00D35C4D"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sidRPr="00D35C4D">
        <w:rPr>
          <w:b/>
          <w:bCs/>
          <w:lang w:val="fr-FR"/>
        </w:rPr>
        <w:t>Fax: 404-498-3550</w:t>
      </w:r>
    </w:p>
    <w:p w14:paraId="090A1FA2" w14:textId="0037D77C" w:rsidR="00967ECF"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D35C4D">
        <w:rPr>
          <w:b/>
          <w:bCs/>
        </w:rPr>
        <w:t xml:space="preserve">E-mail: </w:t>
      </w:r>
      <w:r w:rsidR="00B7713D">
        <w:rPr>
          <w:b/>
          <w:bCs/>
        </w:rPr>
        <w:t>suz0</w:t>
      </w:r>
      <w:r w:rsidRPr="00D35C4D">
        <w:rPr>
          <w:b/>
          <w:bCs/>
        </w:rPr>
        <w:t>@cdc.gov</w:t>
      </w:r>
    </w:p>
    <w:p w14:paraId="646C3A1A" w14:textId="77777777" w:rsidR="00967ECF" w:rsidRPr="00D340C7"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D340C7">
        <w:rPr>
          <w:b/>
          <w:bCs/>
        </w:rPr>
        <w:t>Pregnancy and Birth Defects Task Force</w:t>
      </w:r>
    </w:p>
    <w:p w14:paraId="26FDF6C0" w14:textId="77777777" w:rsidR="00967ECF"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D340C7">
        <w:rPr>
          <w:b/>
          <w:bCs/>
        </w:rPr>
        <w:t>CDC Zika Virus Response Team</w:t>
      </w:r>
    </w:p>
    <w:p w14:paraId="77EFEE86" w14:textId="77777777" w:rsidR="00967ECF" w:rsidRPr="00296E32"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Centers for Disease Control and Prevention</w:t>
      </w:r>
    </w:p>
    <w:p w14:paraId="4A9E9586" w14:textId="77777777" w:rsidR="00967ECF" w:rsidRPr="00296E32"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Atlanta, Georgia 30341</w:t>
      </w:r>
    </w:p>
    <w:p w14:paraId="58DDD765"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519D3294" w14:textId="77777777" w:rsidR="005971CD"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br w:type="page"/>
      </w:r>
    </w:p>
    <w:p w14:paraId="16AA3F65" w14:textId="77777777" w:rsidR="005971CD" w:rsidRDefault="005971CD"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1C4EC130" w14:textId="77777777" w:rsidR="005971CD" w:rsidRDefault="005971CD"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bCs/>
        </w:rPr>
      </w:pPr>
      <w:r>
        <w:rPr>
          <w:b/>
          <w:bCs/>
        </w:rPr>
        <w:t>Table of Contents</w:t>
      </w:r>
    </w:p>
    <w:p w14:paraId="14560A75" w14:textId="77777777" w:rsidR="005971CD" w:rsidRDefault="005971CD"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bCs/>
        </w:rPr>
      </w:pPr>
    </w:p>
    <w:tbl>
      <w:tblPr>
        <w:tblStyle w:val="TableGrid"/>
        <w:tblW w:w="99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9913"/>
      </w:tblGrid>
      <w:tr w:rsidR="005971CD" w:rsidRPr="00047685" w14:paraId="7133CC48" w14:textId="77777777" w:rsidTr="00AA1F38">
        <w:trPr>
          <w:trHeight w:val="555"/>
        </w:trPr>
        <w:tc>
          <w:tcPr>
            <w:tcW w:w="9913" w:type="dxa"/>
          </w:tcPr>
          <w:p w14:paraId="43DBF0F0"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rPr>
            </w:pPr>
            <w:r w:rsidRPr="00047685">
              <w:rPr>
                <w:b/>
              </w:rPr>
              <w:t>B. Collections of Information Employing Statistical Methods</w:t>
            </w:r>
          </w:p>
          <w:p w14:paraId="67B6F722"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rPr>
            </w:pPr>
          </w:p>
        </w:tc>
      </w:tr>
      <w:tr w:rsidR="005971CD" w:rsidRPr="00047685" w14:paraId="4EF95E0C" w14:textId="77777777" w:rsidTr="00AA1F38">
        <w:trPr>
          <w:trHeight w:val="270"/>
        </w:trPr>
        <w:tc>
          <w:tcPr>
            <w:tcW w:w="9913" w:type="dxa"/>
          </w:tcPr>
          <w:p w14:paraId="6B30ECCD"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rsidRPr="00047685">
              <w:t>Respondent Universe and Sampling Methods</w:t>
            </w:r>
          </w:p>
        </w:tc>
      </w:tr>
      <w:tr w:rsidR="005971CD" w:rsidRPr="00047685" w14:paraId="59D9D698" w14:textId="77777777" w:rsidTr="00AA1F38">
        <w:trPr>
          <w:trHeight w:val="285"/>
        </w:trPr>
        <w:tc>
          <w:tcPr>
            <w:tcW w:w="9913" w:type="dxa"/>
          </w:tcPr>
          <w:p w14:paraId="4F99C9A6"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rsidRPr="00047685">
              <w:t>Procedures for the Collection of Information</w:t>
            </w:r>
          </w:p>
        </w:tc>
      </w:tr>
      <w:tr w:rsidR="005971CD" w:rsidRPr="00047685" w14:paraId="4D9C69B4" w14:textId="77777777" w:rsidTr="00AA1F38">
        <w:trPr>
          <w:trHeight w:val="270"/>
        </w:trPr>
        <w:tc>
          <w:tcPr>
            <w:tcW w:w="9913" w:type="dxa"/>
          </w:tcPr>
          <w:p w14:paraId="150A77A3"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rsidRPr="00047685">
              <w:t>Methods to Maximize Response Rates and Deal with Non</w:t>
            </w:r>
            <w:r>
              <w:t>-</w:t>
            </w:r>
            <w:r w:rsidRPr="00047685">
              <w:t>response</w:t>
            </w:r>
          </w:p>
        </w:tc>
      </w:tr>
      <w:tr w:rsidR="005971CD" w:rsidRPr="00047685" w14:paraId="20C89167" w14:textId="77777777" w:rsidTr="00AA1F38">
        <w:trPr>
          <w:trHeight w:val="285"/>
        </w:trPr>
        <w:tc>
          <w:tcPr>
            <w:tcW w:w="9913" w:type="dxa"/>
          </w:tcPr>
          <w:p w14:paraId="048FEECB"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rsidRPr="00047685">
              <w:t>Tests of Procedures or Methods to be Undertaken</w:t>
            </w:r>
          </w:p>
        </w:tc>
      </w:tr>
      <w:tr w:rsidR="005971CD" w:rsidRPr="00047685" w14:paraId="23FCB335" w14:textId="77777777" w:rsidTr="00AA1F38">
        <w:trPr>
          <w:trHeight w:val="270"/>
        </w:trPr>
        <w:tc>
          <w:tcPr>
            <w:tcW w:w="9913" w:type="dxa"/>
          </w:tcPr>
          <w:p w14:paraId="497EE3F9"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left="360"/>
            </w:pPr>
            <w:r w:rsidRPr="00047685">
              <w:t>Individuals Consulted on Statistical Aspects and Individuals Collecting and/or Analyzing Data</w:t>
            </w:r>
          </w:p>
        </w:tc>
      </w:tr>
    </w:tbl>
    <w:p w14:paraId="3073B360" w14:textId="77777777" w:rsidR="00346141" w:rsidRDefault="005971CD"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br w:type="page"/>
      </w:r>
      <w:r w:rsidR="00346141" w:rsidRPr="00330C1D">
        <w:rPr>
          <w:b/>
          <w:bCs/>
        </w:rPr>
        <w:lastRenderedPageBreak/>
        <w:t>B.  Collections of Information Employing Statistical Methods</w:t>
      </w:r>
    </w:p>
    <w:p w14:paraId="61B5296A" w14:textId="77777777" w:rsidR="00CB7F12"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7E02A28B" w14:textId="77777777" w:rsidR="00346141"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B.</w:t>
      </w:r>
      <w:r w:rsidR="00346141" w:rsidRPr="00330C1D">
        <w:rPr>
          <w:b/>
          <w:bCs/>
        </w:rPr>
        <w:t>1. Respondent Universe and Sampling Methods</w:t>
      </w:r>
    </w:p>
    <w:p w14:paraId="4622A2EF" w14:textId="77777777" w:rsidR="00CB7F12" w:rsidRPr="00330C1D"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07460BD" w14:textId="08CC2F54" w:rsidR="00661998" w:rsidRPr="007A63FF" w:rsidRDefault="00B7713D" w:rsidP="00661998">
      <w:r>
        <w:t>A</w:t>
      </w:r>
      <w:r w:rsidR="00661998" w:rsidRPr="00931158">
        <w:t xml:space="preserve"> causal link</w:t>
      </w:r>
      <w:r>
        <w:t xml:space="preserve"> has been</w:t>
      </w:r>
      <w:r w:rsidR="00661998" w:rsidRPr="00931158">
        <w:t xml:space="preserve"> established between Zika virus (ZIKV) infection in pregnancy and microcephaly</w:t>
      </w:r>
      <w:r>
        <w:t xml:space="preserve"> and other severe fetal brain defects. CDC surveillance and research efforts are underway in the United States (U.S.) (including territories, particularly Puerto Rico), Brazil, and Colombia to understand the range of other adverse pregnancy and infant outcomes associated with Zika infection during pregnancy. However, there are key knowledge gaps that cannot be addressed using surveillance data or retrospective data</w:t>
      </w:r>
      <w:r w:rsidR="00964E21">
        <w:t>. T</w:t>
      </w:r>
      <w:r>
        <w:t>hus</w:t>
      </w:r>
      <w:r w:rsidR="00964E21">
        <w:t>,</w:t>
      </w:r>
      <w:r w:rsidR="00661998" w:rsidRPr="00931158">
        <w:t xml:space="preserve"> there is an urgent need to </w:t>
      </w:r>
      <w:r>
        <w:t>prospectively study pregnant women in areas of high Zika virus transmission in order to contribute to understanding of</w:t>
      </w:r>
      <w:r w:rsidR="00964E21">
        <w:t xml:space="preserve"> risk factors for ZIKV infection in pregnant women and their infants, to estimate the absolute and relative risk for adverse maternal, fetal, and infant outcomes associated with ZIKV infection, and to identify modifiers of the risk for adverse outcomes among pregnant women and their infants following ZIKV infection. </w:t>
      </w:r>
      <w:r w:rsidR="00661998" w:rsidRPr="00931158">
        <w:t xml:space="preserve">Colombia’s Instituto Nacional de Salud (INS) and the U.S. Centers for Disease Control and Prevention (CDC) will </w:t>
      </w:r>
      <w:r w:rsidR="00661998">
        <w:t>conduct a prospective cohort study designed to answer these questions, many of which cannot be addressed with data from surveillance systems or retrospective studies</w:t>
      </w:r>
      <w:r w:rsidR="00964E21">
        <w:t xml:space="preserve"> because of the need to identify the timing of asymptomatic infections and to enumerate the underlying base population</w:t>
      </w:r>
      <w:r w:rsidR="00661998" w:rsidRPr="007A63FF">
        <w:t xml:space="preserve">. </w:t>
      </w:r>
    </w:p>
    <w:p w14:paraId="2839C322" w14:textId="77777777" w:rsidR="00931158" w:rsidRDefault="00931158" w:rsidP="00931158"/>
    <w:p w14:paraId="4950C153" w14:textId="2168D786" w:rsidR="00E5751A" w:rsidRPr="00E5751A" w:rsidRDefault="00E5751A" w:rsidP="00E5751A">
      <w:pPr>
        <w:pStyle w:val="NoSpacing"/>
        <w:rPr>
          <w:rFonts w:ascii="Times New Roman" w:hAnsi="Times New Roman" w:cs="Times New Roman"/>
          <w:sz w:val="24"/>
          <w:szCs w:val="24"/>
        </w:rPr>
      </w:pPr>
      <w:r w:rsidRPr="00E5751A">
        <w:rPr>
          <w:rFonts w:ascii="Times New Roman" w:hAnsi="Times New Roman" w:cs="Times New Roman"/>
          <w:sz w:val="24"/>
          <w:szCs w:val="24"/>
        </w:rPr>
        <w:t xml:space="preserve">The target for </w:t>
      </w:r>
      <w:r w:rsidR="0082083A">
        <w:rPr>
          <w:rFonts w:ascii="Times New Roman" w:hAnsi="Times New Roman" w:cs="Times New Roman"/>
          <w:sz w:val="24"/>
          <w:szCs w:val="24"/>
        </w:rPr>
        <w:t xml:space="preserve">the ZEN Colombia study </w:t>
      </w:r>
      <w:r w:rsidRPr="00E5751A">
        <w:rPr>
          <w:rFonts w:ascii="Times New Roman" w:hAnsi="Times New Roman" w:cs="Times New Roman"/>
          <w:sz w:val="24"/>
          <w:szCs w:val="24"/>
        </w:rPr>
        <w:t>enrollme</w:t>
      </w:r>
      <w:r w:rsidR="00070270">
        <w:rPr>
          <w:rFonts w:ascii="Times New Roman" w:hAnsi="Times New Roman" w:cs="Times New Roman"/>
          <w:sz w:val="24"/>
          <w:szCs w:val="24"/>
        </w:rPr>
        <w:t xml:space="preserve">nt is 5,000 pregnant women, </w:t>
      </w:r>
      <w:r w:rsidR="003D07DB">
        <w:rPr>
          <w:rFonts w:ascii="Times New Roman" w:hAnsi="Times New Roman" w:cs="Times New Roman"/>
          <w:sz w:val="24"/>
          <w:szCs w:val="24"/>
        </w:rPr>
        <w:t xml:space="preserve">up to </w:t>
      </w:r>
      <w:r w:rsidR="00070270">
        <w:rPr>
          <w:rFonts w:ascii="Times New Roman" w:hAnsi="Times New Roman" w:cs="Times New Roman"/>
          <w:sz w:val="24"/>
          <w:szCs w:val="24"/>
        </w:rPr>
        <w:t>1,25</w:t>
      </w:r>
      <w:r w:rsidRPr="00E5751A">
        <w:rPr>
          <w:rFonts w:ascii="Times New Roman" w:hAnsi="Times New Roman" w:cs="Times New Roman"/>
          <w:sz w:val="24"/>
          <w:szCs w:val="24"/>
        </w:rPr>
        <w:t>0 male partners, and 4,500 newborns. This assum</w:t>
      </w:r>
      <w:r w:rsidR="00070270">
        <w:rPr>
          <w:rFonts w:ascii="Times New Roman" w:hAnsi="Times New Roman" w:cs="Times New Roman"/>
          <w:sz w:val="24"/>
          <w:szCs w:val="24"/>
        </w:rPr>
        <w:t>es a 25</w:t>
      </w:r>
      <w:r w:rsidRPr="00E5751A">
        <w:rPr>
          <w:rFonts w:ascii="Times New Roman" w:hAnsi="Times New Roman" w:cs="Times New Roman"/>
          <w:sz w:val="24"/>
          <w:szCs w:val="24"/>
        </w:rPr>
        <w:t>% participation rate among male partners and that 90% of infants are live</w:t>
      </w:r>
      <w:r w:rsidR="00691C5D">
        <w:rPr>
          <w:rFonts w:ascii="Times New Roman" w:hAnsi="Times New Roman" w:cs="Times New Roman"/>
          <w:sz w:val="24"/>
          <w:szCs w:val="24"/>
        </w:rPr>
        <w:t xml:space="preserve"> </w:t>
      </w:r>
      <w:r w:rsidRPr="00E5751A">
        <w:rPr>
          <w:rFonts w:ascii="Times New Roman" w:hAnsi="Times New Roman" w:cs="Times New Roman"/>
          <w:sz w:val="24"/>
          <w:szCs w:val="24"/>
        </w:rPr>
        <w:t>born.</w:t>
      </w:r>
      <w:r w:rsidR="001B5DA8">
        <w:rPr>
          <w:rFonts w:ascii="Times New Roman" w:hAnsi="Times New Roman" w:cs="Times New Roman"/>
          <w:sz w:val="24"/>
          <w:szCs w:val="24"/>
        </w:rPr>
        <w:t xml:space="preserve"> Women will be enrolled from multiple sites across the country </w:t>
      </w:r>
      <w:r w:rsidR="00964E21">
        <w:rPr>
          <w:rFonts w:ascii="Times New Roman" w:hAnsi="Times New Roman" w:cs="Times New Roman"/>
          <w:sz w:val="24"/>
          <w:szCs w:val="24"/>
        </w:rPr>
        <w:t>including</w:t>
      </w:r>
      <w:r w:rsidR="001B5DA8">
        <w:rPr>
          <w:rFonts w:ascii="Times New Roman" w:hAnsi="Times New Roman" w:cs="Times New Roman"/>
          <w:sz w:val="24"/>
          <w:szCs w:val="24"/>
        </w:rPr>
        <w:t xml:space="preserve"> clinics in </w:t>
      </w:r>
      <w:r w:rsidR="001B5DA8" w:rsidRPr="00EE2D12">
        <w:rPr>
          <w:rFonts w:ascii="Times New Roman" w:hAnsi="Times New Roman" w:cs="Times New Roman"/>
          <w:sz w:val="24"/>
          <w:szCs w:val="24"/>
        </w:rPr>
        <w:t>Barranquilla</w:t>
      </w:r>
      <w:r w:rsidR="00045AA0">
        <w:rPr>
          <w:rFonts w:ascii="Times New Roman" w:hAnsi="Times New Roman" w:cs="Times New Roman"/>
          <w:sz w:val="24"/>
          <w:szCs w:val="24"/>
        </w:rPr>
        <w:t xml:space="preserve">, </w:t>
      </w:r>
      <w:r w:rsidR="001B5DA8" w:rsidRPr="00EE2D12">
        <w:rPr>
          <w:rFonts w:ascii="Times New Roman" w:hAnsi="Times New Roman" w:cs="Times New Roman"/>
          <w:sz w:val="24"/>
          <w:szCs w:val="24"/>
        </w:rPr>
        <w:t xml:space="preserve">Bucaramanga, </w:t>
      </w:r>
      <w:r w:rsidR="00045AA0">
        <w:rPr>
          <w:rFonts w:ascii="Times New Roman" w:hAnsi="Times New Roman" w:cs="Times New Roman"/>
          <w:sz w:val="24"/>
          <w:szCs w:val="24"/>
        </w:rPr>
        <w:t xml:space="preserve">and </w:t>
      </w:r>
      <w:r w:rsidR="007A4939">
        <w:rPr>
          <w:rFonts w:ascii="Times New Roman" w:hAnsi="Times New Roman" w:cs="Times New Roman"/>
          <w:sz w:val="24"/>
          <w:szCs w:val="24"/>
        </w:rPr>
        <w:t>Tulua,</w:t>
      </w:r>
      <w:r w:rsidR="00400B5B">
        <w:rPr>
          <w:rFonts w:ascii="Times New Roman" w:hAnsi="Times New Roman" w:cs="Times New Roman"/>
          <w:sz w:val="24"/>
          <w:szCs w:val="24"/>
        </w:rPr>
        <w:t xml:space="preserve"> and possibly</w:t>
      </w:r>
      <w:r w:rsidR="007A4939">
        <w:rPr>
          <w:rFonts w:ascii="Times New Roman" w:hAnsi="Times New Roman" w:cs="Times New Roman"/>
          <w:sz w:val="24"/>
          <w:szCs w:val="24"/>
        </w:rPr>
        <w:t xml:space="preserve"> </w:t>
      </w:r>
      <w:r w:rsidR="001B5DA8" w:rsidRPr="00EE2D12">
        <w:rPr>
          <w:rFonts w:ascii="Times New Roman" w:hAnsi="Times New Roman" w:cs="Times New Roman"/>
          <w:sz w:val="24"/>
          <w:szCs w:val="24"/>
        </w:rPr>
        <w:t>Ibague, a</w:t>
      </w:r>
      <w:r w:rsidR="001B5DA8">
        <w:rPr>
          <w:rFonts w:ascii="Times New Roman" w:hAnsi="Times New Roman" w:cs="Times New Roman"/>
          <w:sz w:val="24"/>
          <w:szCs w:val="24"/>
        </w:rPr>
        <w:t>nd/or Giraldo</w:t>
      </w:r>
      <w:r w:rsidR="00964E21">
        <w:rPr>
          <w:rFonts w:ascii="Times New Roman" w:hAnsi="Times New Roman" w:cs="Times New Roman"/>
          <w:sz w:val="24"/>
          <w:szCs w:val="24"/>
        </w:rPr>
        <w:t>. T</w:t>
      </w:r>
      <w:r w:rsidR="001B5DA8">
        <w:rPr>
          <w:rFonts w:ascii="Times New Roman" w:hAnsi="Times New Roman" w:cs="Times New Roman"/>
          <w:sz w:val="24"/>
          <w:szCs w:val="24"/>
        </w:rPr>
        <w:t xml:space="preserve">he final decision of specific clinics to be included in the study will be made by INS. </w:t>
      </w:r>
      <w:r w:rsidR="00964E21">
        <w:rPr>
          <w:rFonts w:ascii="Times New Roman" w:hAnsi="Times New Roman" w:cs="Times New Roman"/>
          <w:sz w:val="24"/>
          <w:szCs w:val="24"/>
        </w:rPr>
        <w:t xml:space="preserve"> </w:t>
      </w:r>
      <w:r w:rsidR="001B5DA8">
        <w:rPr>
          <w:rFonts w:ascii="Times New Roman" w:hAnsi="Times New Roman" w:cs="Times New Roman"/>
          <w:sz w:val="24"/>
          <w:szCs w:val="24"/>
        </w:rPr>
        <w:t>The use of m</w:t>
      </w:r>
      <w:r w:rsidR="001B5DA8" w:rsidRPr="00EE2D12">
        <w:rPr>
          <w:rFonts w:ascii="Times New Roman" w:hAnsi="Times New Roman" w:cs="Times New Roman"/>
          <w:sz w:val="24"/>
          <w:szCs w:val="24"/>
        </w:rPr>
        <w:t xml:space="preserve">ultiple sites will increase </w:t>
      </w:r>
      <w:r w:rsidR="001B5DA8">
        <w:rPr>
          <w:rFonts w:ascii="Times New Roman" w:hAnsi="Times New Roman" w:cs="Times New Roman"/>
          <w:sz w:val="24"/>
          <w:szCs w:val="24"/>
        </w:rPr>
        <w:t xml:space="preserve">the study’s </w:t>
      </w:r>
      <w:r w:rsidR="001B5DA8" w:rsidRPr="00EE2D12">
        <w:rPr>
          <w:rFonts w:ascii="Times New Roman" w:hAnsi="Times New Roman" w:cs="Times New Roman"/>
          <w:sz w:val="24"/>
          <w:szCs w:val="24"/>
        </w:rPr>
        <w:t>generalizability</w:t>
      </w:r>
      <w:r w:rsidR="001B5DA8">
        <w:rPr>
          <w:rFonts w:ascii="Times New Roman" w:hAnsi="Times New Roman" w:cs="Times New Roman"/>
          <w:sz w:val="24"/>
          <w:szCs w:val="24"/>
        </w:rPr>
        <w:t>.</w:t>
      </w:r>
    </w:p>
    <w:p w14:paraId="44C37F4F" w14:textId="77777777" w:rsidR="00941169" w:rsidRDefault="00941169" w:rsidP="00AC782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BE92818" w14:textId="0FE2FC79" w:rsidR="00941169" w:rsidRDefault="00941169" w:rsidP="00941169">
      <w:pPr>
        <w:pStyle w:val="NoSpacing"/>
        <w:rPr>
          <w:rFonts w:ascii="Times New Roman" w:hAnsi="Times New Roman" w:cs="Times New Roman"/>
          <w:sz w:val="24"/>
          <w:szCs w:val="24"/>
        </w:rPr>
      </w:pPr>
      <w:r w:rsidRPr="00941169">
        <w:rPr>
          <w:rFonts w:ascii="Times New Roman" w:hAnsi="Times New Roman" w:cs="Times New Roman"/>
          <w:sz w:val="24"/>
          <w:szCs w:val="24"/>
        </w:rPr>
        <w:t xml:space="preserve">Participating pregnant women will be screened for eligibility and enrolled until a sample size of 5,000 is achieved. </w:t>
      </w:r>
      <w:r w:rsidR="00345713">
        <w:rPr>
          <w:rFonts w:ascii="Times New Roman" w:hAnsi="Times New Roman" w:cs="Times New Roman"/>
          <w:sz w:val="24"/>
          <w:szCs w:val="24"/>
        </w:rPr>
        <w:t xml:space="preserve">As shown in Figure B1, </w:t>
      </w:r>
      <w:r w:rsidR="000075C0">
        <w:rPr>
          <w:rFonts w:ascii="Times New Roman" w:hAnsi="Times New Roman" w:cs="Times New Roman"/>
          <w:sz w:val="24"/>
          <w:szCs w:val="24"/>
        </w:rPr>
        <w:t xml:space="preserve">our planned </w:t>
      </w:r>
      <w:r w:rsidRPr="00941169">
        <w:rPr>
          <w:rFonts w:ascii="Times New Roman" w:hAnsi="Times New Roman" w:cs="Times New Roman"/>
          <w:sz w:val="24"/>
          <w:szCs w:val="24"/>
        </w:rPr>
        <w:t xml:space="preserve">sample size of 5,000 corresponds to 80% power to detect a </w:t>
      </w:r>
      <w:r w:rsidR="00CB1D55">
        <w:rPr>
          <w:rFonts w:ascii="Times New Roman" w:hAnsi="Times New Roman" w:cs="Times New Roman"/>
          <w:sz w:val="24"/>
          <w:szCs w:val="24"/>
        </w:rPr>
        <w:t>risk</w:t>
      </w:r>
      <w:r w:rsidR="00CB1D55" w:rsidRPr="00941169">
        <w:rPr>
          <w:rFonts w:ascii="Times New Roman" w:hAnsi="Times New Roman" w:cs="Times New Roman"/>
          <w:sz w:val="24"/>
          <w:szCs w:val="24"/>
        </w:rPr>
        <w:t xml:space="preserve"> </w:t>
      </w:r>
      <w:r w:rsidRPr="00941169">
        <w:rPr>
          <w:rFonts w:ascii="Times New Roman" w:hAnsi="Times New Roman" w:cs="Times New Roman"/>
          <w:sz w:val="24"/>
          <w:szCs w:val="24"/>
        </w:rPr>
        <w:t>ratio of 50 for the association between ZIKV infection in pregnancy and microcephaly, assuming an infection rate of 10% in the cohort and a baseline risk of microcephaly of 2 per 10,000 births.</w:t>
      </w:r>
      <w:r w:rsidR="00031B65">
        <w:rPr>
          <w:rFonts w:ascii="Times New Roman" w:hAnsi="Times New Roman" w:cs="Times New Roman"/>
          <w:sz w:val="24"/>
          <w:szCs w:val="24"/>
        </w:rPr>
        <w:t xml:space="preserve"> </w:t>
      </w:r>
      <w:r w:rsidR="00345713">
        <w:rPr>
          <w:rFonts w:ascii="Times New Roman" w:hAnsi="Times New Roman" w:cs="Times New Roman"/>
          <w:sz w:val="24"/>
          <w:szCs w:val="24"/>
        </w:rPr>
        <w:t>In addition to</w:t>
      </w:r>
      <w:r w:rsidR="000075C0">
        <w:rPr>
          <w:rFonts w:ascii="Times New Roman" w:hAnsi="Times New Roman" w:cs="Times New Roman"/>
          <w:sz w:val="24"/>
          <w:szCs w:val="24"/>
        </w:rPr>
        <w:t xml:space="preserve"> allowing our study to</w:t>
      </w:r>
      <w:r w:rsidR="00345713">
        <w:rPr>
          <w:rFonts w:ascii="Times New Roman" w:hAnsi="Times New Roman" w:cs="Times New Roman"/>
          <w:sz w:val="24"/>
          <w:szCs w:val="24"/>
        </w:rPr>
        <w:t xml:space="preserve"> </w:t>
      </w:r>
      <w:r w:rsidR="00CB1D55">
        <w:rPr>
          <w:rFonts w:ascii="Times New Roman" w:hAnsi="Times New Roman" w:cs="Times New Roman"/>
          <w:sz w:val="24"/>
          <w:szCs w:val="24"/>
        </w:rPr>
        <w:t>confirm</w:t>
      </w:r>
      <w:r w:rsidR="00345713">
        <w:rPr>
          <w:rFonts w:ascii="Times New Roman" w:hAnsi="Times New Roman" w:cs="Times New Roman"/>
          <w:sz w:val="24"/>
          <w:szCs w:val="24"/>
        </w:rPr>
        <w:t xml:space="preserve"> the</w:t>
      </w:r>
      <w:r w:rsidR="00CB1D55">
        <w:rPr>
          <w:rFonts w:ascii="Times New Roman" w:hAnsi="Times New Roman" w:cs="Times New Roman"/>
          <w:sz w:val="24"/>
          <w:szCs w:val="24"/>
        </w:rPr>
        <w:t xml:space="preserve"> magnitude of</w:t>
      </w:r>
      <w:r w:rsidR="00345713">
        <w:rPr>
          <w:rFonts w:ascii="Times New Roman" w:hAnsi="Times New Roman" w:cs="Times New Roman"/>
          <w:sz w:val="24"/>
          <w:szCs w:val="24"/>
        </w:rPr>
        <w:t xml:space="preserve"> association </w:t>
      </w:r>
      <w:r w:rsidR="00E66FF8">
        <w:rPr>
          <w:rFonts w:ascii="Times New Roman" w:hAnsi="Times New Roman" w:cs="Times New Roman"/>
          <w:sz w:val="24"/>
          <w:szCs w:val="24"/>
        </w:rPr>
        <w:t xml:space="preserve">with </w:t>
      </w:r>
      <w:r w:rsidR="00345713">
        <w:rPr>
          <w:rFonts w:ascii="Times New Roman" w:hAnsi="Times New Roman" w:cs="Times New Roman"/>
          <w:sz w:val="24"/>
          <w:szCs w:val="24"/>
        </w:rPr>
        <w:t>microcephaly seen in other studies, t</w:t>
      </w:r>
      <w:r w:rsidR="00031B65">
        <w:rPr>
          <w:rFonts w:ascii="Times New Roman" w:hAnsi="Times New Roman" w:cs="Times New Roman"/>
          <w:sz w:val="24"/>
          <w:szCs w:val="24"/>
        </w:rPr>
        <w:t xml:space="preserve">his sample size will also allow us to </w:t>
      </w:r>
      <w:r w:rsidR="00E66FF8">
        <w:rPr>
          <w:rFonts w:ascii="Times New Roman" w:hAnsi="Times New Roman" w:cs="Times New Roman"/>
          <w:sz w:val="24"/>
          <w:szCs w:val="24"/>
        </w:rPr>
        <w:t>assess</w:t>
      </w:r>
      <w:r w:rsidR="00031B65">
        <w:rPr>
          <w:rFonts w:ascii="Times New Roman" w:hAnsi="Times New Roman" w:cs="Times New Roman"/>
          <w:sz w:val="24"/>
          <w:szCs w:val="24"/>
        </w:rPr>
        <w:t xml:space="preserve"> a vari</w:t>
      </w:r>
      <w:r w:rsidR="00345713">
        <w:rPr>
          <w:rFonts w:ascii="Times New Roman" w:hAnsi="Times New Roman" w:cs="Times New Roman"/>
          <w:sz w:val="24"/>
          <w:szCs w:val="24"/>
        </w:rPr>
        <w:t>ety of other potential outcome</w:t>
      </w:r>
      <w:r w:rsidR="00345713" w:rsidRPr="003F10A5">
        <w:rPr>
          <w:rFonts w:ascii="Times New Roman" w:hAnsi="Times New Roman" w:cs="Times New Roman"/>
          <w:sz w:val="24"/>
          <w:szCs w:val="24"/>
        </w:rPr>
        <w:t>s</w:t>
      </w:r>
      <w:r w:rsidR="00031B65" w:rsidRPr="003F10A5">
        <w:rPr>
          <w:rFonts w:ascii="Times New Roman" w:hAnsi="Times New Roman" w:cs="Times New Roman"/>
          <w:sz w:val="24"/>
          <w:szCs w:val="24"/>
        </w:rPr>
        <w:t xml:space="preserve">. </w:t>
      </w:r>
      <w:r w:rsidR="00CB1D55" w:rsidRPr="00915981">
        <w:rPr>
          <w:rFonts w:ascii="Times New Roman" w:hAnsi="Times New Roman" w:cs="Times New Roman"/>
          <w:sz w:val="24"/>
          <w:szCs w:val="24"/>
        </w:rPr>
        <w:t>Figure B1 displays the</w:t>
      </w:r>
      <w:r w:rsidR="003D51DE">
        <w:rPr>
          <w:rFonts w:ascii="Times New Roman" w:hAnsi="Times New Roman" w:cs="Times New Roman"/>
          <w:sz w:val="24"/>
          <w:szCs w:val="24"/>
        </w:rPr>
        <w:t xml:space="preserve"> power (y-axis) over a</w:t>
      </w:r>
      <w:r w:rsidR="00CB1D55" w:rsidRPr="00915981">
        <w:rPr>
          <w:rFonts w:ascii="Times New Roman" w:hAnsi="Times New Roman" w:cs="Times New Roman"/>
          <w:sz w:val="24"/>
          <w:szCs w:val="24"/>
        </w:rPr>
        <w:t xml:space="preserve"> range of minimum detectable risk ratios</w:t>
      </w:r>
      <w:r w:rsidR="003D51DE">
        <w:rPr>
          <w:rFonts w:ascii="Times New Roman" w:hAnsi="Times New Roman" w:cs="Times New Roman"/>
          <w:sz w:val="24"/>
          <w:szCs w:val="24"/>
        </w:rPr>
        <w:t xml:space="preserve"> (x-axis)</w:t>
      </w:r>
      <w:r w:rsidR="00CB1D55" w:rsidRPr="00915981">
        <w:rPr>
          <w:rFonts w:ascii="Times New Roman" w:hAnsi="Times New Roman" w:cs="Times New Roman"/>
          <w:sz w:val="24"/>
          <w:szCs w:val="24"/>
        </w:rPr>
        <w:t xml:space="preserve"> for</w:t>
      </w:r>
      <w:r w:rsidR="003D51DE">
        <w:rPr>
          <w:rFonts w:ascii="Times New Roman" w:hAnsi="Times New Roman" w:cs="Times New Roman"/>
          <w:sz w:val="24"/>
          <w:szCs w:val="24"/>
        </w:rPr>
        <w:t xml:space="preserve"> scenarios defined by the background prevalence of the outcome and the prevalence of Zika virus infection among our study population. Specifically, the outcome of preterm birth (</w:t>
      </w:r>
      <w:r w:rsidR="00031B65" w:rsidRPr="003F10A5">
        <w:rPr>
          <w:rFonts w:ascii="Times New Roman" w:hAnsi="Times New Roman" w:cs="Times New Roman"/>
          <w:sz w:val="24"/>
          <w:szCs w:val="24"/>
        </w:rPr>
        <w:t>baselin</w:t>
      </w:r>
      <w:r w:rsidR="00031B65" w:rsidRPr="004E4CA4">
        <w:rPr>
          <w:rFonts w:ascii="Times New Roman" w:hAnsi="Times New Roman" w:cs="Times New Roman"/>
          <w:sz w:val="24"/>
          <w:szCs w:val="24"/>
        </w:rPr>
        <w:t>e risk is approximately 10% in Colombia</w:t>
      </w:r>
      <w:r w:rsidR="009B67FB">
        <w:rPr>
          <w:rStyle w:val="FootnoteReference"/>
          <w:rFonts w:ascii="Times New Roman" w:hAnsi="Times New Roman" w:cs="Times New Roman"/>
          <w:sz w:val="24"/>
          <w:szCs w:val="24"/>
        </w:rPr>
        <w:footnoteReference w:id="2"/>
      </w:r>
      <w:r w:rsidR="003D51DE">
        <w:rPr>
          <w:rFonts w:ascii="Times New Roman" w:hAnsi="Times New Roman" w:cs="Times New Roman"/>
          <w:sz w:val="24"/>
          <w:szCs w:val="24"/>
        </w:rPr>
        <w:t xml:space="preserve">), hearing loss </w:t>
      </w:r>
      <w:r w:rsidR="003D51DE">
        <w:rPr>
          <w:rFonts w:ascii="Times New Roman" w:hAnsi="Times New Roman" w:cs="Times New Roman"/>
          <w:sz w:val="24"/>
          <w:szCs w:val="24"/>
        </w:rPr>
        <w:lastRenderedPageBreak/>
        <w:t>(estimated to occur in 3/1,000 newborns in at least one sample in Bogota, Colombia.</w:t>
      </w:r>
      <w:r w:rsidR="003D51DE">
        <w:rPr>
          <w:rStyle w:val="FootnoteReference"/>
          <w:rFonts w:ascii="Times New Roman" w:hAnsi="Times New Roman" w:cs="Times New Roman"/>
          <w:sz w:val="24"/>
          <w:szCs w:val="24"/>
        </w:rPr>
        <w:footnoteReference w:id="3"/>
      </w:r>
      <w:r w:rsidR="003D51DE">
        <w:rPr>
          <w:rFonts w:ascii="Times New Roman" w:hAnsi="Times New Roman" w:cs="Times New Roman"/>
          <w:sz w:val="24"/>
          <w:szCs w:val="24"/>
        </w:rPr>
        <w:t>), and microcephaly are considered in the figure. Because the prevalence of Zika virus infection during the second wave of the epidemic is unknown, power was estimated for a variety</w:t>
      </w:r>
      <w:r w:rsidR="00663925">
        <w:rPr>
          <w:rFonts w:ascii="Times New Roman" w:hAnsi="Times New Roman" w:cs="Times New Roman"/>
          <w:sz w:val="24"/>
          <w:szCs w:val="24"/>
        </w:rPr>
        <w:t xml:space="preserve"> of</w:t>
      </w:r>
      <w:r w:rsidR="003D51DE">
        <w:rPr>
          <w:rFonts w:ascii="Times New Roman" w:hAnsi="Times New Roman" w:cs="Times New Roman"/>
          <w:sz w:val="24"/>
          <w:szCs w:val="24"/>
        </w:rPr>
        <w:t xml:space="preserve"> prevalences – 5%, 10%, and 20%. </w:t>
      </w:r>
      <w:r w:rsidR="009B67FB">
        <w:rPr>
          <w:rFonts w:ascii="Times New Roman" w:hAnsi="Times New Roman" w:cs="Times New Roman"/>
          <w:sz w:val="24"/>
          <w:szCs w:val="24"/>
        </w:rPr>
        <w:fldChar w:fldCharType="begin"/>
      </w:r>
      <w:r w:rsidR="009B67FB">
        <w:rPr>
          <w:rFonts w:ascii="Times New Roman" w:hAnsi="Times New Roman" w:cs="Times New Roman"/>
          <w:sz w:val="24"/>
          <w:szCs w:val="24"/>
        </w:rPr>
        <w:instrText xml:space="preserve"> ADDIN EN.CITE &lt;EndNote&gt;&lt;Cite&gt;&lt;RecNum&gt;2&lt;/RecNum&gt;&lt;record&gt;&lt;rec-number&gt;2&lt;/rec-number&gt;&lt;foreign-keys&gt;&lt;key app="EN" db-id="w5sf5ft26vs2x0etzr1v0x2gawp02raspwsd" timestamp="1476745850"&gt;2&lt;/key&gt;&lt;/foreign-keys&gt;&lt;ref-type name="Journal Article"&gt;17&lt;/ref-type&gt;&lt;contributors&gt;&lt;/contributors&gt;&lt;titles&gt;&lt;title&gt;Born too Soon: The Global Action Report on Preterm Birth. www.who.int/pmnch/media/news/2012/preterm_birth_report/en/index.html&lt;/title&gt;&lt;/titles&gt;&lt;dates&gt;&lt;/dates&gt;&lt;urls&gt;&lt;/urls&gt;&lt;/record&gt;&lt;/Cite&gt;&lt;Cite&gt;&lt;RecNum&gt;2&lt;/RecNum&gt;&lt;record&gt;&lt;rec-number&gt;2&lt;/rec-number&gt;&lt;foreign-keys&gt;&lt;key app="EN" db-id="w5sf5ft26vs2x0etzr1v0x2gawp02raspwsd" timestamp="1476745850"&gt;2&lt;/key&gt;&lt;/foreign-keys&gt;&lt;ref-type name="Journal Article"&gt;17&lt;/ref-type&gt;&lt;contributors&gt;&lt;/contributors&gt;&lt;titles&gt;&lt;title&gt;Born too Soon: The Global Action Report on Preterm Birth. www.who.int/pmnch/media/news/2012/preterm_birth_report/en/index.html&lt;/title&gt;&lt;/titles&gt;&lt;dates&gt;&lt;/dates&gt;&lt;urls&gt;&lt;/urls&gt;&lt;/record&gt;&lt;/Cite&gt;&lt;/EndNote&gt;</w:instrText>
      </w:r>
      <w:r w:rsidR="009B67FB">
        <w:rPr>
          <w:rFonts w:ascii="Times New Roman" w:hAnsi="Times New Roman" w:cs="Times New Roman"/>
          <w:sz w:val="24"/>
          <w:szCs w:val="24"/>
        </w:rPr>
        <w:fldChar w:fldCharType="end"/>
      </w:r>
      <w:hyperlink r:id="rId8" w:history="1"/>
      <w:r w:rsidR="003D51DE">
        <w:rPr>
          <w:rFonts w:ascii="Times New Roman" w:hAnsi="Times New Roman" w:cs="Times New Roman"/>
          <w:sz w:val="24"/>
          <w:szCs w:val="24"/>
        </w:rPr>
        <w:t>O</w:t>
      </w:r>
      <w:r w:rsidR="00031B65">
        <w:rPr>
          <w:rFonts w:ascii="Times New Roman" w:hAnsi="Times New Roman" w:cs="Times New Roman"/>
          <w:sz w:val="24"/>
          <w:szCs w:val="24"/>
        </w:rPr>
        <w:t>ur sample size would allow us to detect a</w:t>
      </w:r>
      <w:r w:rsidR="00E06768">
        <w:rPr>
          <w:rFonts w:ascii="Times New Roman" w:hAnsi="Times New Roman" w:cs="Times New Roman"/>
          <w:sz w:val="24"/>
          <w:szCs w:val="24"/>
        </w:rPr>
        <w:t xml:space="preserve"> risk </w:t>
      </w:r>
      <w:r w:rsidR="00031B65">
        <w:rPr>
          <w:rFonts w:ascii="Times New Roman" w:hAnsi="Times New Roman" w:cs="Times New Roman"/>
          <w:sz w:val="24"/>
          <w:szCs w:val="24"/>
        </w:rPr>
        <w:t>ratio of at least 1.</w:t>
      </w:r>
      <w:r w:rsidR="009B29C6">
        <w:rPr>
          <w:rFonts w:ascii="Times New Roman" w:hAnsi="Times New Roman" w:cs="Times New Roman"/>
          <w:sz w:val="24"/>
          <w:szCs w:val="24"/>
        </w:rPr>
        <w:t>6</w:t>
      </w:r>
      <w:r w:rsidR="00031B65">
        <w:rPr>
          <w:rFonts w:ascii="Times New Roman" w:hAnsi="Times New Roman" w:cs="Times New Roman"/>
          <w:sz w:val="24"/>
          <w:szCs w:val="24"/>
        </w:rPr>
        <w:t xml:space="preserve"> for preterm birth, assuming a ZIKV infection rate of 5% or greater. </w:t>
      </w:r>
      <w:r w:rsidR="000075C0">
        <w:rPr>
          <w:rFonts w:ascii="Times New Roman" w:hAnsi="Times New Roman" w:cs="Times New Roman"/>
          <w:sz w:val="24"/>
          <w:szCs w:val="24"/>
        </w:rPr>
        <w:t xml:space="preserve">Assuming a baseline ZIKV infection rate of 20%, our sample size would allow us to detect an association between ZIKV and hearing loss with a </w:t>
      </w:r>
      <w:r w:rsidR="00E06768">
        <w:rPr>
          <w:rFonts w:ascii="Times New Roman" w:hAnsi="Times New Roman" w:cs="Times New Roman"/>
          <w:sz w:val="24"/>
          <w:szCs w:val="24"/>
        </w:rPr>
        <w:t>risk</w:t>
      </w:r>
      <w:r w:rsidR="000075C0">
        <w:rPr>
          <w:rFonts w:ascii="Times New Roman" w:hAnsi="Times New Roman" w:cs="Times New Roman"/>
          <w:sz w:val="24"/>
          <w:szCs w:val="24"/>
        </w:rPr>
        <w:t xml:space="preserve"> ratio of </w:t>
      </w:r>
      <w:r w:rsidR="009B29C6">
        <w:rPr>
          <w:rFonts w:ascii="Times New Roman" w:hAnsi="Times New Roman" w:cs="Times New Roman"/>
          <w:sz w:val="24"/>
          <w:szCs w:val="24"/>
        </w:rPr>
        <w:t>3.9</w:t>
      </w:r>
      <w:r w:rsidR="000075C0">
        <w:rPr>
          <w:rFonts w:ascii="Times New Roman" w:hAnsi="Times New Roman" w:cs="Times New Roman"/>
          <w:sz w:val="24"/>
          <w:szCs w:val="24"/>
        </w:rPr>
        <w:t>.</w:t>
      </w:r>
      <w:r w:rsidR="00E66FF8">
        <w:rPr>
          <w:rFonts w:ascii="Times New Roman" w:hAnsi="Times New Roman" w:cs="Times New Roman"/>
          <w:sz w:val="24"/>
          <w:szCs w:val="24"/>
        </w:rPr>
        <w:t xml:space="preserve"> While our study may be underpowered to detect significant associations after stratifying by trimester of pregnancy or symptom status, a cohort study is the only type of study that will allow us to better understand the spectrum of potential effects of ZIKV infection in pregnancy</w:t>
      </w:r>
      <w:r w:rsidR="003D51DE">
        <w:rPr>
          <w:rFonts w:ascii="Times New Roman" w:hAnsi="Times New Roman" w:cs="Times New Roman"/>
          <w:sz w:val="24"/>
          <w:szCs w:val="24"/>
        </w:rPr>
        <w:t>, including those associated with</w:t>
      </w:r>
      <w:r w:rsidR="00FD5B27">
        <w:rPr>
          <w:rFonts w:ascii="Times New Roman" w:hAnsi="Times New Roman" w:cs="Times New Roman"/>
          <w:sz w:val="24"/>
          <w:szCs w:val="24"/>
        </w:rPr>
        <w:t xml:space="preserve"> specific timing of</w:t>
      </w:r>
      <w:r w:rsidR="003D51DE">
        <w:rPr>
          <w:rFonts w:ascii="Times New Roman" w:hAnsi="Times New Roman" w:cs="Times New Roman"/>
          <w:sz w:val="24"/>
          <w:szCs w:val="24"/>
        </w:rPr>
        <w:t xml:space="preserve"> asymptomatic infection</w:t>
      </w:r>
      <w:r w:rsidR="00FD5B27">
        <w:rPr>
          <w:rFonts w:ascii="Times New Roman" w:hAnsi="Times New Roman" w:cs="Times New Roman"/>
          <w:sz w:val="24"/>
          <w:szCs w:val="24"/>
        </w:rPr>
        <w:t xml:space="preserve"> during pregnancy</w:t>
      </w:r>
      <w:r w:rsidR="003D51DE">
        <w:rPr>
          <w:rFonts w:ascii="Times New Roman" w:hAnsi="Times New Roman" w:cs="Times New Roman"/>
          <w:sz w:val="24"/>
          <w:szCs w:val="24"/>
        </w:rPr>
        <w:t>, which cannot be ascertained using surveillance data or retrospective study designs</w:t>
      </w:r>
      <w:r w:rsidR="00E66FF8">
        <w:rPr>
          <w:rFonts w:ascii="Times New Roman" w:hAnsi="Times New Roman" w:cs="Times New Roman"/>
          <w:sz w:val="24"/>
          <w:szCs w:val="24"/>
        </w:rPr>
        <w:t xml:space="preserve">. Future studies could subsequently be conducted to confirm and refine the associations observed in this study.  </w:t>
      </w:r>
      <w:r w:rsidR="004E4CA4">
        <w:rPr>
          <w:rFonts w:ascii="Times New Roman" w:hAnsi="Times New Roman" w:cs="Times New Roman"/>
          <w:sz w:val="24"/>
          <w:szCs w:val="24"/>
        </w:rPr>
        <w:t xml:space="preserve"> </w:t>
      </w:r>
    </w:p>
    <w:p w14:paraId="0A96502B" w14:textId="514C79D8" w:rsidR="0070380D" w:rsidRDefault="0070380D" w:rsidP="0070380D"/>
    <w:p w14:paraId="6E162575" w14:textId="77777777" w:rsidR="004B20FD" w:rsidRDefault="004B20FD">
      <w:pPr>
        <w:widowControl/>
        <w:autoSpaceDE/>
        <w:autoSpaceDN/>
        <w:adjustRightInd/>
        <w:rPr>
          <w:b/>
        </w:rPr>
      </w:pPr>
      <w:r>
        <w:rPr>
          <w:b/>
        </w:rPr>
        <w:br w:type="page"/>
      </w:r>
    </w:p>
    <w:p w14:paraId="39C439A4" w14:textId="1E0983E8" w:rsidR="0070380D" w:rsidRDefault="0070380D" w:rsidP="0070380D">
      <w:r w:rsidRPr="00E66FF8">
        <w:rPr>
          <w:b/>
        </w:rPr>
        <w:lastRenderedPageBreak/>
        <w:t>Figure B1. Study power by minimum detectable risk ratio,</w:t>
      </w:r>
      <w:r w:rsidRPr="00B91E44">
        <w:rPr>
          <w:b/>
        </w:rPr>
        <w:t xml:space="preserve"> for </w:t>
      </w:r>
      <w:r w:rsidRPr="00E66FF8">
        <w:rPr>
          <w:b/>
        </w:rPr>
        <w:t>varying Zika virus</w:t>
      </w:r>
      <w:r w:rsidRPr="00B91E44">
        <w:rPr>
          <w:b/>
        </w:rPr>
        <w:t xml:space="preserve"> infection rates and </w:t>
      </w:r>
      <w:r w:rsidRPr="00E66FF8">
        <w:rPr>
          <w:b/>
        </w:rPr>
        <w:t>outcome</w:t>
      </w:r>
      <w:r w:rsidRPr="00B91E44">
        <w:rPr>
          <w:b/>
        </w:rPr>
        <w:t xml:space="preserve"> prevalence</w:t>
      </w:r>
      <w:r w:rsidRPr="00E66FF8">
        <w:rPr>
          <w:b/>
        </w:rPr>
        <w:t xml:space="preserve">. Markers depict estimated power for the following </w:t>
      </w:r>
      <w:r w:rsidRPr="00B91E44">
        <w:rPr>
          <w:b/>
        </w:rPr>
        <w:t>outcomes</w:t>
      </w:r>
      <w:r w:rsidRPr="00E66FF8">
        <w:rPr>
          <w:b/>
        </w:rPr>
        <w:t>: preterm birth (A), hearing loss (B),</w:t>
      </w:r>
      <w:r w:rsidRPr="00B91E44">
        <w:rPr>
          <w:b/>
        </w:rPr>
        <w:t xml:space="preserve"> and </w:t>
      </w:r>
      <w:r w:rsidRPr="00E66FF8">
        <w:rPr>
          <w:b/>
        </w:rPr>
        <w:t>microcephaly (C)</w:t>
      </w:r>
    </w:p>
    <w:p w14:paraId="6A62280A" w14:textId="7C1B2E18" w:rsidR="0054538B" w:rsidRPr="00B91E44" w:rsidRDefault="00144BF5" w:rsidP="00B91E44">
      <w:r>
        <w:rPr>
          <w:noProof/>
        </w:rPr>
        <w:drawing>
          <wp:inline distT="0" distB="0" distL="0" distR="0" wp14:anchorId="12127207" wp14:editId="6F9EC2D9">
            <wp:extent cx="5804535" cy="4392292"/>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4867"/>
                    <a:stretch/>
                  </pic:blipFill>
                  <pic:spPr bwMode="auto">
                    <a:xfrm>
                      <a:off x="0" y="0"/>
                      <a:ext cx="5807145" cy="4394267"/>
                    </a:xfrm>
                    <a:prstGeom prst="rect">
                      <a:avLst/>
                    </a:prstGeom>
                    <a:noFill/>
                    <a:ln>
                      <a:noFill/>
                    </a:ln>
                    <a:extLst>
                      <a:ext uri="{53640926-AAD7-44D8-BBD7-CCE9431645EC}">
                        <a14:shadowObscured xmlns:a14="http://schemas.microsoft.com/office/drawing/2010/main"/>
                      </a:ext>
                    </a:extLst>
                  </pic:spPr>
                </pic:pic>
              </a:graphicData>
            </a:graphic>
          </wp:inline>
        </w:drawing>
      </w:r>
    </w:p>
    <w:p w14:paraId="0E479F35" w14:textId="77777777" w:rsidR="00EF440F" w:rsidRDefault="00EF440F" w:rsidP="00EF440F">
      <w:pPr>
        <w:rPr>
          <w:rFonts w:cs="Arial"/>
          <w:sz w:val="20"/>
        </w:rPr>
      </w:pPr>
      <w:r>
        <w:rPr>
          <w:rFonts w:cs="Arial"/>
          <w:sz w:val="20"/>
        </w:rPr>
        <w:t>Notes: Assuming a significance level of 0.05 and total sample size of 5,000 women</w:t>
      </w:r>
    </w:p>
    <w:p w14:paraId="6CB37BA8" w14:textId="77777777" w:rsidR="00EF440F" w:rsidRPr="00B91E44" w:rsidRDefault="00EF440F" w:rsidP="00EF440F">
      <w:pPr>
        <w:rPr>
          <w:sz w:val="20"/>
        </w:rPr>
      </w:pPr>
      <w:r w:rsidRPr="00E66FF8">
        <w:rPr>
          <w:rFonts w:cs="Arial"/>
          <w:sz w:val="20"/>
          <w:vertAlign w:val="superscript"/>
        </w:rPr>
        <w:t>*</w:t>
      </w:r>
      <w:r w:rsidRPr="00B91E44">
        <w:rPr>
          <w:sz w:val="20"/>
        </w:rPr>
        <w:t xml:space="preserve"> Proportion of study cohort with incident ZIKV infection</w:t>
      </w:r>
    </w:p>
    <w:p w14:paraId="3C9BE035" w14:textId="77777777" w:rsidR="00EF440F" w:rsidRPr="00B91E44" w:rsidRDefault="00EF440F" w:rsidP="00EF440F">
      <w:pPr>
        <w:rPr>
          <w:sz w:val="20"/>
        </w:rPr>
      </w:pPr>
      <w:r w:rsidRPr="00E66FF8">
        <w:rPr>
          <w:sz w:val="20"/>
          <w:vertAlign w:val="superscript"/>
        </w:rPr>
        <w:t>†</w:t>
      </w:r>
      <w:r w:rsidRPr="00B91E44">
        <w:rPr>
          <w:sz w:val="20"/>
        </w:rPr>
        <w:t xml:space="preserve"> Expected number of women exposed to ZIKV in pregnancy</w:t>
      </w:r>
    </w:p>
    <w:p w14:paraId="7932DE3D" w14:textId="77777777" w:rsidR="00C14289" w:rsidRDefault="00C14289"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rPr>
          <w:b/>
          <w:bCs/>
        </w:rPr>
      </w:pPr>
    </w:p>
    <w:p w14:paraId="2F84BF6D" w14:textId="77777777" w:rsidR="00346141"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B.</w:t>
      </w:r>
      <w:r w:rsidR="00E77123">
        <w:rPr>
          <w:b/>
          <w:bCs/>
        </w:rPr>
        <w:t xml:space="preserve">2. </w:t>
      </w:r>
      <w:r w:rsidR="00346141" w:rsidRPr="00330C1D">
        <w:rPr>
          <w:b/>
          <w:bCs/>
        </w:rPr>
        <w:t>Procedures for the Collection of Information</w:t>
      </w:r>
    </w:p>
    <w:p w14:paraId="12B0766B" w14:textId="77777777" w:rsidR="00FC5056" w:rsidRDefault="00FC5056" w:rsidP="0077241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1C1F2FC8" w14:textId="4E20EDF2" w:rsidR="00775A75" w:rsidRPr="004741B8" w:rsidRDefault="00775A75" w:rsidP="00775A75">
      <w:r w:rsidRPr="004741B8">
        <w:t>Pregnant women will be recruited in the first trimester of pregnancy at participating clinics in Colombia’s private and public health care systems and followed through their pregnancy, delivery, and immediate post-partum period. The Pregnant Woman Eligibility Screener Form (Att B.1</w:t>
      </w:r>
      <w:r w:rsidR="00F405CF">
        <w:t>; C.1</w:t>
      </w:r>
      <w:r w:rsidRPr="004741B8">
        <w:t>), administered to potential participants by trained ZEN research staff, will be used to confirm participant eligibility prior to consent</w:t>
      </w:r>
      <w:r w:rsidR="00400B5B">
        <w:t xml:space="preserve"> or assent</w:t>
      </w:r>
      <w:r w:rsidRPr="004741B8">
        <w:t xml:space="preserve">.  </w:t>
      </w:r>
      <w:r w:rsidRPr="004741B8">
        <w:rPr>
          <w:rFonts w:cs="Arial"/>
        </w:rPr>
        <w:t xml:space="preserve">At the enrollment visit, </w:t>
      </w:r>
      <w:r w:rsidR="004B20FD">
        <w:rPr>
          <w:rFonts w:cs="Arial"/>
        </w:rPr>
        <w:t xml:space="preserve">study staff will interview </w:t>
      </w:r>
      <w:r w:rsidRPr="004741B8">
        <w:rPr>
          <w:rFonts w:cs="Arial"/>
        </w:rPr>
        <w:t xml:space="preserve">pregnant women </w:t>
      </w:r>
      <w:r w:rsidR="004B20FD">
        <w:rPr>
          <w:rFonts w:cs="Arial"/>
        </w:rPr>
        <w:t xml:space="preserve">using </w:t>
      </w:r>
      <w:r>
        <w:rPr>
          <w:rFonts w:cs="Arial"/>
        </w:rPr>
        <w:t>the</w:t>
      </w:r>
      <w:r w:rsidRPr="004741B8">
        <w:rPr>
          <w:rFonts w:cs="Arial"/>
        </w:rPr>
        <w:t xml:space="preserve"> Pregnant Woman Enrollment Questionnaire </w:t>
      </w:r>
      <w:r w:rsidRPr="004741B8">
        <w:t>(Att B.2</w:t>
      </w:r>
      <w:r w:rsidR="00F405CF">
        <w:t>; C.2</w:t>
      </w:r>
      <w:r w:rsidRPr="004741B8">
        <w:t>) and an Adult Symptoms Questionnaire (Att B.5</w:t>
      </w:r>
      <w:r w:rsidR="00F405CF">
        <w:t>; C.5</w:t>
      </w:r>
      <w:r w:rsidRPr="004741B8">
        <w:t>).  All pregnant women will attend monthly study</w:t>
      </w:r>
      <w:r w:rsidR="004B20FD">
        <w:t xml:space="preserve"> clinic</w:t>
      </w:r>
      <w:r w:rsidRPr="004741B8">
        <w:t xml:space="preserve"> visits and </w:t>
      </w:r>
      <w:r w:rsidRPr="004741B8">
        <w:rPr>
          <w:rFonts w:cs="Arial"/>
        </w:rPr>
        <w:t>will be</w:t>
      </w:r>
      <w:r w:rsidR="004B20FD">
        <w:rPr>
          <w:rFonts w:cs="Arial"/>
        </w:rPr>
        <w:t xml:space="preserve"> interviewed</w:t>
      </w:r>
      <w:r w:rsidRPr="004741B8">
        <w:rPr>
          <w:rFonts w:cs="Arial"/>
        </w:rPr>
        <w:t xml:space="preserve"> </w:t>
      </w:r>
      <w:r w:rsidR="004B20FD">
        <w:rPr>
          <w:rFonts w:cs="Arial"/>
        </w:rPr>
        <w:t>using</w:t>
      </w:r>
      <w:r w:rsidRPr="004741B8">
        <w:rPr>
          <w:rFonts w:cs="Arial"/>
        </w:rPr>
        <w:t xml:space="preserve"> the Maternal Follow-Up (Att B.3</w:t>
      </w:r>
      <w:r w:rsidR="00F405CF">
        <w:rPr>
          <w:rFonts w:cs="Arial"/>
        </w:rPr>
        <w:t>; C.3</w:t>
      </w:r>
      <w:r w:rsidRPr="004741B8">
        <w:rPr>
          <w:rFonts w:cs="Arial"/>
        </w:rPr>
        <w:t xml:space="preserve">) and </w:t>
      </w:r>
      <w:r w:rsidRPr="004741B8">
        <w:t>Adult Symptoms Questionnaires</w:t>
      </w:r>
      <w:r w:rsidRPr="004741B8">
        <w:rPr>
          <w:rFonts w:cs="Arial"/>
        </w:rPr>
        <w:t xml:space="preserve"> (Att B.5</w:t>
      </w:r>
      <w:r w:rsidR="00F405CF">
        <w:rPr>
          <w:rFonts w:cs="Arial"/>
        </w:rPr>
        <w:t>; C.5</w:t>
      </w:r>
      <w:r w:rsidRPr="004741B8">
        <w:rPr>
          <w:rFonts w:cs="Arial"/>
        </w:rPr>
        <w:t xml:space="preserve">). </w:t>
      </w:r>
      <w:r w:rsidRPr="004741B8">
        <w:t xml:space="preserve"> Pregnant women will </w:t>
      </w:r>
      <w:r w:rsidR="004B20FD">
        <w:t xml:space="preserve">have interval visits </w:t>
      </w:r>
      <w:r w:rsidR="004B20FD">
        <w:lastRenderedPageBreak/>
        <w:t xml:space="preserve">(about two weeks after clinic visits) where </w:t>
      </w:r>
      <w:r w:rsidR="009A101C">
        <w:t>they</w:t>
      </w:r>
      <w:r w:rsidR="004B20FD">
        <w:t xml:space="preserve"> will </w:t>
      </w:r>
      <w:r w:rsidRPr="004741B8">
        <w:t>be monitored for incident ZIKV infection by collection of urine</w:t>
      </w:r>
      <w:r w:rsidR="004B20FD">
        <w:t xml:space="preserve"> and be interviewed using the Adult Symptoms Questionnaire (Att B.5</w:t>
      </w:r>
      <w:r w:rsidR="00F405CF">
        <w:t>; C.5</w:t>
      </w:r>
      <w:r w:rsidR="004B20FD">
        <w:t>)</w:t>
      </w:r>
      <w:r w:rsidRPr="004741B8">
        <w:rPr>
          <w:rFonts w:cs="Arial"/>
        </w:rPr>
        <w:t xml:space="preserve">, </w:t>
      </w:r>
      <w:r w:rsidRPr="004741B8">
        <w:t xml:space="preserve">until </w:t>
      </w:r>
      <w:r w:rsidRPr="004741B8">
        <w:rPr>
          <w:rFonts w:cs="Arial"/>
        </w:rPr>
        <w:t xml:space="preserve">the middle of the third trimester (approximately 32 weeks gestation). If a woman is confirmed to have ZIKV, she will </w:t>
      </w:r>
      <w:r w:rsidR="004B20FD">
        <w:rPr>
          <w:rFonts w:cs="Arial"/>
        </w:rPr>
        <w:t>be interviewed using</w:t>
      </w:r>
      <w:r w:rsidRPr="004741B8">
        <w:rPr>
          <w:rFonts w:cs="Arial"/>
        </w:rPr>
        <w:t xml:space="preserve"> an </w:t>
      </w:r>
      <w:r w:rsidRPr="004741B8">
        <w:t xml:space="preserve">Adult Symptoms Questionnaire </w:t>
      </w:r>
      <w:r w:rsidRPr="004741B8">
        <w:rPr>
          <w:rFonts w:cs="Arial"/>
        </w:rPr>
        <w:t>(Att B.5</w:t>
      </w:r>
      <w:r w:rsidR="00F405CF">
        <w:rPr>
          <w:rFonts w:cs="Arial"/>
        </w:rPr>
        <w:t>; C.5</w:t>
      </w:r>
      <w:r w:rsidRPr="004741B8">
        <w:rPr>
          <w:rFonts w:cs="Arial"/>
        </w:rPr>
        <w:t xml:space="preserve">) every 2 weeks </w:t>
      </w:r>
      <w:r w:rsidR="004B20FD">
        <w:rPr>
          <w:rFonts w:cs="Arial"/>
        </w:rPr>
        <w:t>and Maternal Follow-Up Questionnaire every month (Att B.3</w:t>
      </w:r>
      <w:r w:rsidR="00F405CF">
        <w:rPr>
          <w:rFonts w:cs="Arial"/>
        </w:rPr>
        <w:t>; C.3</w:t>
      </w:r>
      <w:r w:rsidR="004B20FD">
        <w:rPr>
          <w:rFonts w:cs="Arial"/>
        </w:rPr>
        <w:t xml:space="preserve">) </w:t>
      </w:r>
      <w:r w:rsidRPr="004741B8">
        <w:rPr>
          <w:rFonts w:cs="Arial"/>
        </w:rPr>
        <w:t xml:space="preserve">until she is negative for 2 consecutive </w:t>
      </w:r>
      <w:r w:rsidR="00400B5B">
        <w:rPr>
          <w:rFonts w:cs="Arial"/>
        </w:rPr>
        <w:t xml:space="preserve">blood </w:t>
      </w:r>
      <w:r w:rsidRPr="004741B8">
        <w:rPr>
          <w:rFonts w:cs="Arial"/>
        </w:rPr>
        <w:t>samples.  If a woman has a spontaneous fetal demise,</w:t>
      </w:r>
      <w:r w:rsidR="004B20FD">
        <w:rPr>
          <w:rFonts w:cs="Arial"/>
        </w:rPr>
        <w:t xml:space="preserve"> she will be interviewed using</w:t>
      </w:r>
      <w:r w:rsidRPr="004741B8">
        <w:rPr>
          <w:rFonts w:cs="Arial"/>
        </w:rPr>
        <w:t xml:space="preserve"> an </w:t>
      </w:r>
      <w:r w:rsidRPr="004741B8">
        <w:t xml:space="preserve">Adult Symptoms Questionnaire </w:t>
      </w:r>
      <w:r w:rsidRPr="004741B8">
        <w:rPr>
          <w:rFonts w:cs="Arial"/>
        </w:rPr>
        <w:t>(Att B.5</w:t>
      </w:r>
      <w:r w:rsidR="00F405CF">
        <w:rPr>
          <w:rFonts w:cs="Arial"/>
        </w:rPr>
        <w:t>; C.5</w:t>
      </w:r>
      <w:r w:rsidRPr="004741B8">
        <w:rPr>
          <w:rFonts w:cs="Arial"/>
        </w:rPr>
        <w:t>)</w:t>
      </w:r>
      <w:r w:rsidR="004B20FD">
        <w:rPr>
          <w:rFonts w:cs="Arial"/>
        </w:rPr>
        <w:t>, if one has not been completed within 7 days prior to the event</w:t>
      </w:r>
      <w:r w:rsidRPr="004741B8">
        <w:rPr>
          <w:rFonts w:cs="Arial"/>
        </w:rPr>
        <w:t xml:space="preserve">.  </w:t>
      </w:r>
      <w:r>
        <w:rPr>
          <w:rFonts w:cs="Arial"/>
        </w:rPr>
        <w:t xml:space="preserve"> </w:t>
      </w:r>
      <w:r w:rsidRPr="004741B8">
        <w:t xml:space="preserve">At delivery or within </w:t>
      </w:r>
      <w:r w:rsidR="00462574">
        <w:t>10 days</w:t>
      </w:r>
      <w:r w:rsidRPr="004741B8">
        <w:t xml:space="preserve"> postpartum, the mother will be </w:t>
      </w:r>
      <w:r w:rsidR="00B01CA2">
        <w:t>interviewed using</w:t>
      </w:r>
      <w:r w:rsidR="00B01CA2" w:rsidRPr="004741B8">
        <w:t xml:space="preserve"> </w:t>
      </w:r>
      <w:r w:rsidRPr="004741B8">
        <w:t>the Infant Symptoms (Att B.6</w:t>
      </w:r>
      <w:r w:rsidR="00F405CF">
        <w:t>; C.6</w:t>
      </w:r>
      <w:r w:rsidRPr="004741B8">
        <w:t>), Adult Symptoms (Att B.5</w:t>
      </w:r>
      <w:r w:rsidR="00F405CF">
        <w:t>; C.5</w:t>
      </w:r>
      <w:r w:rsidRPr="004741B8">
        <w:t xml:space="preserve">), and </w:t>
      </w:r>
      <w:r w:rsidRPr="004741B8">
        <w:rPr>
          <w:rFonts w:cs="Arial"/>
        </w:rPr>
        <w:t>Maternal Follow-Up (Att B.3</w:t>
      </w:r>
      <w:r w:rsidR="00F405CF">
        <w:rPr>
          <w:rFonts w:cs="Arial"/>
        </w:rPr>
        <w:t>; C.3</w:t>
      </w:r>
      <w:r w:rsidRPr="004741B8">
        <w:rPr>
          <w:rFonts w:cs="Arial"/>
        </w:rPr>
        <w:t xml:space="preserve">) Questionnaires.  </w:t>
      </w:r>
    </w:p>
    <w:p w14:paraId="7378CEDD" w14:textId="77777777" w:rsidR="00775A75" w:rsidRPr="004741B8" w:rsidRDefault="00775A75" w:rsidP="00775A75"/>
    <w:p w14:paraId="7CA4F1DD" w14:textId="1F554391" w:rsidR="00775A75" w:rsidRDefault="00775A75" w:rsidP="00775A75">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741B8">
        <w:t xml:space="preserve">Infants of mothers participating in the study will be followed from birth to 6 months of age to detect health outcomes that might not have been detectable at birth. Mothers will be </w:t>
      </w:r>
      <w:r w:rsidR="00B01CA2">
        <w:t>interviewed using the</w:t>
      </w:r>
      <w:r w:rsidRPr="004741B8">
        <w:t xml:space="preserve"> Infant Symptoms Questionnaire (Att B.6</w:t>
      </w:r>
      <w:r w:rsidR="00F405CF">
        <w:t>; C.6</w:t>
      </w:r>
      <w:r w:rsidRPr="004741B8">
        <w:t xml:space="preserve">) </w:t>
      </w:r>
      <w:r w:rsidR="00AA1E5A">
        <w:t xml:space="preserve">at each visit </w:t>
      </w:r>
      <w:r w:rsidR="00462574">
        <w:t>and</w:t>
      </w:r>
      <w:r w:rsidR="00AA057B">
        <w:t xml:space="preserve"> Ages and Stages Questionnaires</w:t>
      </w:r>
      <w:r w:rsidR="00155581">
        <w:t xml:space="preserve"> </w:t>
      </w:r>
      <w:r w:rsidR="00462574">
        <w:t xml:space="preserve">(Att </w:t>
      </w:r>
      <w:r w:rsidR="00AA057B">
        <w:t>B.8; B.9; C.8; C.9</w:t>
      </w:r>
      <w:r w:rsidR="00462574">
        <w:t xml:space="preserve">) </w:t>
      </w:r>
      <w:r w:rsidRPr="004741B8">
        <w:t xml:space="preserve">at </w:t>
      </w:r>
      <w:r w:rsidR="00400B5B">
        <w:t xml:space="preserve"> at the 2 and 6 month visit</w:t>
      </w:r>
      <w:r w:rsidRPr="004741B8">
        <w:t xml:space="preserve">. </w:t>
      </w:r>
      <w:r w:rsidRPr="004741B8">
        <w:rPr>
          <w:rFonts w:cs="Arial"/>
        </w:rPr>
        <w:t xml:space="preserve">If an infant is confirmed to have ZIKV, the mother </w:t>
      </w:r>
      <w:r w:rsidR="00B01CA2">
        <w:rPr>
          <w:rFonts w:cs="Arial"/>
        </w:rPr>
        <w:t>be interviewed using</w:t>
      </w:r>
      <w:r w:rsidRPr="004741B8">
        <w:t xml:space="preserve"> the Infant Symptoms Questionnaire (Att B.6</w:t>
      </w:r>
      <w:r w:rsidR="00F405CF">
        <w:t>; C.6</w:t>
      </w:r>
      <w:r w:rsidRPr="004741B8">
        <w:t>).</w:t>
      </w:r>
    </w:p>
    <w:p w14:paraId="5EDF959B" w14:textId="77777777" w:rsidR="00775A75" w:rsidRPr="004741B8" w:rsidRDefault="00775A75" w:rsidP="00775A75">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Arial"/>
        </w:rPr>
      </w:pPr>
    </w:p>
    <w:p w14:paraId="427B51EC" w14:textId="20FFE4EA" w:rsidR="00775A75" w:rsidRPr="004741B8" w:rsidRDefault="00775A75" w:rsidP="00775A75">
      <w:pPr>
        <w:rPr>
          <w:rFonts w:cs="Arial"/>
        </w:rPr>
      </w:pPr>
      <w:r w:rsidRPr="004741B8">
        <w:rPr>
          <w:rFonts w:cs="Arial"/>
        </w:rPr>
        <w:t>In addition to administered questionnaires, ZEN Colombia study staff will abstract medical records from mothers’ prenatal care, sick visits, and delivery to capture relevant medical information. Mothers’ medical record abstraction will be conducted up to 6 months after delivery to collect information on post-partum medical issues. Staff will also abstract medical records from children enrolled in the study to obtain information on diagnoses, test results, medical procedures, and hospitalizations up to  6 month</w:t>
      </w:r>
      <w:r w:rsidR="00400B5B">
        <w:rPr>
          <w:rFonts w:cs="Arial"/>
        </w:rPr>
        <w:t>s of age</w:t>
      </w:r>
      <w:r w:rsidRPr="004741B8">
        <w:rPr>
          <w:rFonts w:cs="Arial"/>
        </w:rPr>
        <w:t>.</w:t>
      </w:r>
    </w:p>
    <w:p w14:paraId="100292D2" w14:textId="77777777" w:rsidR="00775A75" w:rsidRPr="004741B8" w:rsidRDefault="00775A75" w:rsidP="00775A75">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Arial"/>
        </w:rPr>
      </w:pPr>
    </w:p>
    <w:p w14:paraId="4DC72BB9" w14:textId="13FD9FE8" w:rsidR="00775A75" w:rsidRDefault="00775A75" w:rsidP="00775A75">
      <w:pPr>
        <w:rPr>
          <w:rFonts w:cs="Arial"/>
        </w:rPr>
      </w:pPr>
      <w:r w:rsidRPr="004741B8">
        <w:t>Male partners will be recruited via their pregnant partners around the time of their partners’ enrollment into the study. The Male Partner Eligibility Screener Form (Att B.</w:t>
      </w:r>
      <w:r w:rsidR="007F712C">
        <w:t>7</w:t>
      </w:r>
      <w:r w:rsidR="00F405CF">
        <w:t>; C.7</w:t>
      </w:r>
      <w:r w:rsidRPr="004741B8">
        <w:t xml:space="preserve">), administered to potential participants by trained ZEN research staff, will be used to confirm participant eligibility prior to consent.  At enrollment, men will provide a blood sample and </w:t>
      </w:r>
      <w:r w:rsidR="00B01CA2">
        <w:t>will be interviewed using</w:t>
      </w:r>
      <w:r w:rsidR="00B01CA2" w:rsidRPr="004741B8">
        <w:t xml:space="preserve"> </w:t>
      </w:r>
      <w:r w:rsidRPr="004741B8">
        <w:t>the Male Enrollment Questionnaire (Att B.4</w:t>
      </w:r>
      <w:r w:rsidR="00F405CF">
        <w:t>; C.4</w:t>
      </w:r>
      <w:r w:rsidRPr="004741B8">
        <w:t>) and Adult Symptoms Questionnaire (Att B.5</w:t>
      </w:r>
      <w:r w:rsidR="00F405CF">
        <w:t>; C.5</w:t>
      </w:r>
      <w:r w:rsidRPr="004741B8">
        <w:t>).  Men will provide urine samples monthly t</w:t>
      </w:r>
      <w:r w:rsidRPr="004741B8">
        <w:rPr>
          <w:rFonts w:cs="Arial"/>
        </w:rPr>
        <w:t>hrough the second trimester of their partner’s pregnanc</w:t>
      </w:r>
      <w:r w:rsidRPr="004741B8">
        <w:t>y (about 27 weeks of gestation) to monitor for incident ZIKV infection</w:t>
      </w:r>
      <w:r w:rsidR="00B01CA2">
        <w:t xml:space="preserve"> and will be interviewed using</w:t>
      </w:r>
      <w:r w:rsidRPr="004741B8">
        <w:t xml:space="preserve"> the Adult Symptoms Questionnaire (Att B.5</w:t>
      </w:r>
      <w:r w:rsidR="00F405CF">
        <w:t>; C.5</w:t>
      </w:r>
      <w:r w:rsidRPr="004741B8">
        <w:t xml:space="preserve">) at the time of each specimen collection.  </w:t>
      </w:r>
      <w:r w:rsidRPr="004741B8">
        <w:rPr>
          <w:rFonts w:cs="Arial"/>
        </w:rPr>
        <w:t xml:space="preserve">If the male partner is confirmed to have ZIKV, semen will be collected every 2 weeks until semen is negative for ZIKV for two consecutive </w:t>
      </w:r>
      <w:r w:rsidR="00400B5B">
        <w:rPr>
          <w:rFonts w:cs="Arial"/>
        </w:rPr>
        <w:t xml:space="preserve">semen </w:t>
      </w:r>
      <w:r w:rsidRPr="004741B8">
        <w:rPr>
          <w:rFonts w:cs="Arial"/>
        </w:rPr>
        <w:t>samples or until the partner’s pregnancy ends</w:t>
      </w:r>
      <w:r w:rsidR="00B01CA2">
        <w:rPr>
          <w:rFonts w:cs="Arial"/>
        </w:rPr>
        <w:t xml:space="preserve"> and men will be interviewed using the Adult Symptoms Questionnaire (Att B.5</w:t>
      </w:r>
      <w:r w:rsidR="00F405CF">
        <w:rPr>
          <w:rFonts w:cs="Arial"/>
        </w:rPr>
        <w:t>; C.5</w:t>
      </w:r>
      <w:r w:rsidR="00B01CA2">
        <w:rPr>
          <w:rFonts w:cs="Arial"/>
        </w:rPr>
        <w:t>)</w:t>
      </w:r>
      <w:r w:rsidRPr="004741B8">
        <w:rPr>
          <w:rFonts w:cs="Arial"/>
        </w:rPr>
        <w:t>. If a man does not want to provide semen samples, follow-up will be discontinued.</w:t>
      </w:r>
      <w:r w:rsidR="00256CA4">
        <w:rPr>
          <w:rFonts w:cs="Arial"/>
        </w:rPr>
        <w:t xml:space="preserve"> S</w:t>
      </w:r>
      <w:r w:rsidR="00256CA4" w:rsidRPr="00BF7720">
        <w:rPr>
          <w:rFonts w:cs="Arial"/>
        </w:rPr>
        <w:t>tudy staff will</w:t>
      </w:r>
      <w:r w:rsidR="00256CA4">
        <w:rPr>
          <w:rFonts w:cs="Arial"/>
        </w:rPr>
        <w:t xml:space="preserve"> also</w:t>
      </w:r>
      <w:r w:rsidR="00256CA4" w:rsidRPr="00BF7720">
        <w:rPr>
          <w:rFonts w:cs="Arial"/>
        </w:rPr>
        <w:t xml:space="preserve"> abstract medical records for male partner’s sick visits.</w:t>
      </w:r>
    </w:p>
    <w:p w14:paraId="0BDDA4A1" w14:textId="77777777" w:rsidR="00731120" w:rsidRDefault="00731120" w:rsidP="00964F8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1015B4D" w14:textId="77777777" w:rsidR="00C14289" w:rsidRPr="00330C1D" w:rsidRDefault="00C14289"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3C187642" w14:textId="5D3592CA" w:rsidR="00346141" w:rsidRPr="00330C1D"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B.</w:t>
      </w:r>
      <w:r w:rsidR="00B22868">
        <w:rPr>
          <w:b/>
          <w:bCs/>
        </w:rPr>
        <w:t xml:space="preserve">3. </w:t>
      </w:r>
      <w:r w:rsidR="00346141" w:rsidRPr="00330C1D">
        <w:rPr>
          <w:b/>
          <w:bCs/>
        </w:rPr>
        <w:t>Methods to Maximize Response Rates and Deal with Non-response</w:t>
      </w:r>
    </w:p>
    <w:p w14:paraId="117DA14A" w14:textId="77777777" w:rsidR="00CB7F12"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76178829" w14:textId="64C02138" w:rsidR="007631EC" w:rsidRDefault="007B2A34" w:rsidP="007B2A34">
      <w:r>
        <w:t xml:space="preserve">Efforts </w:t>
      </w:r>
      <w:r w:rsidR="00BB566C">
        <w:t>will be</w:t>
      </w:r>
      <w:r>
        <w:t xml:space="preserve"> made to maximize the response rate. </w:t>
      </w:r>
      <w:r w:rsidR="00937BBA">
        <w:t xml:space="preserve">Participants </w:t>
      </w:r>
      <w:r w:rsidR="00BB566C">
        <w:t>will be</w:t>
      </w:r>
      <w:r w:rsidR="00937BBA">
        <w:t xml:space="preserve"> encouraged to complete the study</w:t>
      </w:r>
      <w:r w:rsidR="00287896">
        <w:t xml:space="preserve"> throughout the pregnancy and 6 months following </w:t>
      </w:r>
      <w:r w:rsidR="007631EC">
        <w:t xml:space="preserve">the </w:t>
      </w:r>
      <w:r w:rsidR="00287896">
        <w:t>infant delivery</w:t>
      </w:r>
      <w:r w:rsidR="009B552E">
        <w:t xml:space="preserve">, with the </w:t>
      </w:r>
      <w:r w:rsidR="009B552E">
        <w:lastRenderedPageBreak/>
        <w:t>exception of pregnancies that end in fetal loss</w:t>
      </w:r>
      <w:r w:rsidR="00287896">
        <w:t xml:space="preserve">. Participating and completing the study is imperative to </w:t>
      </w:r>
      <w:r w:rsidR="007631EC" w:rsidRPr="007631EC">
        <w:t xml:space="preserve">better </w:t>
      </w:r>
      <w:r w:rsidR="007631EC">
        <w:t xml:space="preserve">understand the effect of ZIKV </w:t>
      </w:r>
      <w:r w:rsidR="009B552E">
        <w:t xml:space="preserve">infection </w:t>
      </w:r>
      <w:r w:rsidR="007631EC">
        <w:t xml:space="preserve">during </w:t>
      </w:r>
      <w:r w:rsidR="007631EC" w:rsidRPr="007631EC">
        <w:t xml:space="preserve">pregnancy. </w:t>
      </w:r>
      <w:r w:rsidR="00BB566C">
        <w:t>To encourage study participation, after being provided with information about the study, potential p</w:t>
      </w:r>
      <w:r w:rsidR="00BB566C" w:rsidRPr="00346F12">
        <w:rPr>
          <w:rFonts w:cs="Arial"/>
        </w:rPr>
        <w:t xml:space="preserve">articipants will be given a phone number to call if </w:t>
      </w:r>
      <w:r w:rsidR="00D410DE">
        <w:rPr>
          <w:rFonts w:cs="Arial"/>
        </w:rPr>
        <w:t xml:space="preserve">he or </w:t>
      </w:r>
      <w:r w:rsidR="00BB566C" w:rsidRPr="00346F12">
        <w:rPr>
          <w:rFonts w:cs="Arial"/>
        </w:rPr>
        <w:t>she has questions</w:t>
      </w:r>
      <w:r w:rsidR="00BB566C">
        <w:rPr>
          <w:rFonts w:cs="Arial"/>
        </w:rPr>
        <w:t xml:space="preserve"> about the study. In addition, once a participant is enrolled, study staff will </w:t>
      </w:r>
      <w:r w:rsidR="003D1B14">
        <w:rPr>
          <w:rFonts w:cs="Arial"/>
        </w:rPr>
        <w:t>follow-up with</w:t>
      </w:r>
      <w:r w:rsidR="00BB566C">
        <w:rPr>
          <w:rFonts w:cs="Arial"/>
        </w:rPr>
        <w:t xml:space="preserve"> participants if a study visit is missed.  </w:t>
      </w:r>
    </w:p>
    <w:p w14:paraId="58E903E1" w14:textId="77777777" w:rsidR="007631EC" w:rsidRDefault="007631EC" w:rsidP="007B2A34"/>
    <w:p w14:paraId="5C503211" w14:textId="5BDAB472" w:rsidR="006D1DA0" w:rsidRDefault="00BB566C" w:rsidP="007B2A34">
      <w:pPr>
        <w:rPr>
          <w:color w:val="000000"/>
        </w:rPr>
      </w:pPr>
      <w:r>
        <w:t xml:space="preserve">There are also a number of ancillary benefits to study participation </w:t>
      </w:r>
      <w:r w:rsidR="00D410DE">
        <w:t xml:space="preserve">that </w:t>
      </w:r>
      <w:r>
        <w:t xml:space="preserve">are expected to increase participation rates. </w:t>
      </w:r>
      <w:r w:rsidR="006D1DA0" w:rsidRPr="006D1DA0">
        <w:t xml:space="preserve">As a part of this study, </w:t>
      </w:r>
      <w:r w:rsidR="006D1DA0">
        <w:t xml:space="preserve">participants </w:t>
      </w:r>
      <w:r w:rsidR="00FE5F6A">
        <w:rPr>
          <w:iCs/>
          <w:color w:val="000000"/>
        </w:rPr>
        <w:t>will have some</w:t>
      </w:r>
      <w:r w:rsidR="006D1DA0" w:rsidRPr="006D1DA0">
        <w:rPr>
          <w:iCs/>
          <w:color w:val="000000"/>
        </w:rPr>
        <w:t xml:space="preserve"> tests and procedures </w:t>
      </w:r>
      <w:r w:rsidR="006D1DA0">
        <w:rPr>
          <w:iCs/>
          <w:color w:val="000000"/>
        </w:rPr>
        <w:t xml:space="preserve">performed </w:t>
      </w:r>
      <w:r w:rsidR="006D1DA0" w:rsidRPr="006D1DA0">
        <w:rPr>
          <w:iCs/>
          <w:color w:val="000000"/>
        </w:rPr>
        <w:t xml:space="preserve">that are </w:t>
      </w:r>
      <w:r w:rsidR="00FE5F6A">
        <w:rPr>
          <w:iCs/>
          <w:color w:val="000000"/>
        </w:rPr>
        <w:t xml:space="preserve">not usually available in the standard prenatal care, </w:t>
      </w:r>
      <w:r w:rsidR="006D1DA0" w:rsidRPr="006D1DA0">
        <w:rPr>
          <w:iCs/>
          <w:color w:val="000000"/>
        </w:rPr>
        <w:t xml:space="preserve">including </w:t>
      </w:r>
      <w:r w:rsidR="009B552E">
        <w:rPr>
          <w:iCs/>
          <w:color w:val="000000"/>
        </w:rPr>
        <w:t xml:space="preserve">serial </w:t>
      </w:r>
      <w:r w:rsidR="006D1DA0" w:rsidRPr="006D1DA0">
        <w:rPr>
          <w:iCs/>
          <w:color w:val="000000"/>
        </w:rPr>
        <w:t>Zika testing</w:t>
      </w:r>
      <w:r w:rsidR="006D1DA0">
        <w:rPr>
          <w:iCs/>
          <w:color w:val="000000"/>
        </w:rPr>
        <w:t>, blood, and urine diagnostic testing</w:t>
      </w:r>
      <w:r w:rsidR="00EE7F76">
        <w:rPr>
          <w:iCs/>
          <w:color w:val="000000"/>
        </w:rPr>
        <w:t>.</w:t>
      </w:r>
      <w:r w:rsidR="002D7F95">
        <w:rPr>
          <w:iCs/>
          <w:color w:val="000000"/>
        </w:rPr>
        <w:t xml:space="preserve"> These tests are likely to </w:t>
      </w:r>
      <w:r w:rsidR="002D7F95" w:rsidRPr="002D7F95">
        <w:rPr>
          <w:iCs/>
          <w:color w:val="000000"/>
        </w:rPr>
        <w:t>result in timely detection of asymptomatic infections and timely confirmation of symptomatic infections.</w:t>
      </w:r>
      <w:r w:rsidR="00EE7F76">
        <w:rPr>
          <w:iCs/>
          <w:color w:val="000000"/>
        </w:rPr>
        <w:t xml:space="preserve"> Additionally</w:t>
      </w:r>
      <w:r w:rsidR="00EE7F76" w:rsidRPr="00EE7F76">
        <w:t>, both the woman and her male partner will benefit from receiving information and counseling on the health effects they might expect for their</w:t>
      </w:r>
      <w:r w:rsidR="009B552E">
        <w:t xml:space="preserve"> infant</w:t>
      </w:r>
      <w:r w:rsidR="00EE7F76" w:rsidRPr="00EE7F76">
        <w:t xml:space="preserve">, and the </w:t>
      </w:r>
      <w:r w:rsidR="009B552E">
        <w:t xml:space="preserve">infant </w:t>
      </w:r>
      <w:r w:rsidR="00EE7F76" w:rsidRPr="00EE7F76">
        <w:t xml:space="preserve">will benefit from being eligible to take part in services </w:t>
      </w:r>
      <w:r w:rsidR="009B552E">
        <w:t xml:space="preserve">and screening </w:t>
      </w:r>
      <w:r w:rsidR="00EE7F76" w:rsidRPr="00EE7F76">
        <w:t>recommended for children born to ZIKV-positive mothers</w:t>
      </w:r>
      <w:r w:rsidR="00EE7F76">
        <w:rPr>
          <w:color w:val="000000"/>
        </w:rPr>
        <w:t xml:space="preserve">. </w:t>
      </w:r>
      <w:r w:rsidR="00A238E8">
        <w:t xml:space="preserve">ZIKV </w:t>
      </w:r>
      <w:r w:rsidR="00616C23">
        <w:t>study-related</w:t>
      </w:r>
      <w:r w:rsidR="006D1DA0" w:rsidRPr="00EE7F76">
        <w:t xml:space="preserve"> tests will b</w:t>
      </w:r>
      <w:r w:rsidR="00D67C28">
        <w:t xml:space="preserve">e paid for by the study </w:t>
      </w:r>
      <w:r w:rsidR="006D1DA0" w:rsidRPr="00EE7F76">
        <w:t>as</w:t>
      </w:r>
      <w:r w:rsidR="006D1DA0">
        <w:t xml:space="preserve"> they are </w:t>
      </w:r>
      <w:r w:rsidR="006D1DA0" w:rsidRPr="006D1DA0">
        <w:t xml:space="preserve">not part of </w:t>
      </w:r>
      <w:r w:rsidR="006D1DA0">
        <w:t xml:space="preserve">the routine </w:t>
      </w:r>
      <w:r w:rsidR="006D1DA0" w:rsidRPr="006D1DA0">
        <w:t>clinical care.</w:t>
      </w:r>
      <w:r w:rsidR="006D1DA0">
        <w:t xml:space="preserve">  </w:t>
      </w:r>
      <w:r w:rsidR="007B2A34">
        <w:t xml:space="preserve">Participants will also be given any </w:t>
      </w:r>
      <w:r w:rsidR="006D1DA0" w:rsidRPr="006D1DA0">
        <w:rPr>
          <w:color w:val="000000"/>
        </w:rPr>
        <w:t>new information gained during the course</w:t>
      </w:r>
      <w:r w:rsidR="007B2A34">
        <w:rPr>
          <w:color w:val="000000"/>
        </w:rPr>
        <w:t xml:space="preserve"> of the study that might </w:t>
      </w:r>
      <w:r w:rsidR="007D0DCB">
        <w:rPr>
          <w:color w:val="000000"/>
        </w:rPr>
        <w:t>increase</w:t>
      </w:r>
      <w:r w:rsidR="007B2A34">
        <w:rPr>
          <w:color w:val="000000"/>
        </w:rPr>
        <w:t xml:space="preserve"> their willingness to continue with the</w:t>
      </w:r>
      <w:r w:rsidR="006D1DA0" w:rsidRPr="006D1DA0">
        <w:rPr>
          <w:color w:val="000000"/>
        </w:rPr>
        <w:t xml:space="preserve"> </w:t>
      </w:r>
      <w:r w:rsidR="007B2A34">
        <w:rPr>
          <w:color w:val="000000"/>
        </w:rPr>
        <w:t xml:space="preserve">study. </w:t>
      </w:r>
      <w:r w:rsidR="006D1DA0" w:rsidRPr="006D1DA0">
        <w:rPr>
          <w:color w:val="000000"/>
        </w:rPr>
        <w:t xml:space="preserve">  </w:t>
      </w:r>
    </w:p>
    <w:p w14:paraId="17428347" w14:textId="77777777" w:rsidR="00EE7F76" w:rsidRDefault="00EE7F76" w:rsidP="00937BBA">
      <w:pPr>
        <w:pStyle w:val="NoSpacing"/>
        <w:rPr>
          <w:rFonts w:ascii="Times New Roman" w:eastAsia="Times New Roman" w:hAnsi="Times New Roman" w:cs="Times New Roman"/>
          <w:color w:val="000000"/>
          <w:sz w:val="24"/>
          <w:szCs w:val="24"/>
        </w:rPr>
      </w:pPr>
    </w:p>
    <w:p w14:paraId="0409B3DC" w14:textId="6E835CB5" w:rsidR="00DC654F" w:rsidRDefault="00AC4177" w:rsidP="00DC654F">
      <w:pPr>
        <w:pStyle w:val="NoSpacing"/>
        <w:rPr>
          <w:rFonts w:ascii="Times New Roman" w:hAnsi="Times New Roman" w:cs="Times New Roman"/>
          <w:sz w:val="24"/>
          <w:szCs w:val="24"/>
        </w:rPr>
      </w:pPr>
      <w:r>
        <w:rPr>
          <w:rFonts w:ascii="Times New Roman" w:hAnsi="Times New Roman" w:cs="Times New Roman"/>
          <w:sz w:val="24"/>
          <w:szCs w:val="24"/>
        </w:rPr>
        <w:t>P</w:t>
      </w:r>
      <w:r w:rsidR="00607AB3" w:rsidRPr="002F2873">
        <w:rPr>
          <w:rFonts w:ascii="Times New Roman" w:hAnsi="Times New Roman" w:cs="Times New Roman"/>
          <w:sz w:val="24"/>
          <w:szCs w:val="24"/>
        </w:rPr>
        <w:t>articipants</w:t>
      </w:r>
      <w:r>
        <w:rPr>
          <w:rFonts w:ascii="Times New Roman" w:hAnsi="Times New Roman" w:cs="Times New Roman"/>
          <w:sz w:val="24"/>
          <w:szCs w:val="24"/>
        </w:rPr>
        <w:t xml:space="preserve"> may be provided a transportation cost that cover</w:t>
      </w:r>
      <w:r w:rsidR="00FF3A6E">
        <w:rPr>
          <w:rFonts w:ascii="Times New Roman" w:hAnsi="Times New Roman" w:cs="Times New Roman"/>
          <w:sz w:val="24"/>
          <w:szCs w:val="24"/>
        </w:rPr>
        <w:t>s</w:t>
      </w:r>
      <w:r>
        <w:rPr>
          <w:rFonts w:ascii="Times New Roman" w:hAnsi="Times New Roman" w:cs="Times New Roman"/>
          <w:sz w:val="24"/>
          <w:szCs w:val="24"/>
        </w:rPr>
        <w:t xml:space="preserve"> expenses incurred for travel and for meals </w:t>
      </w:r>
      <w:r w:rsidR="00AF1259">
        <w:rPr>
          <w:rFonts w:ascii="Times New Roman" w:hAnsi="Times New Roman" w:cs="Times New Roman"/>
          <w:sz w:val="24"/>
          <w:szCs w:val="24"/>
        </w:rPr>
        <w:t>consistent</w:t>
      </w:r>
      <w:r>
        <w:rPr>
          <w:rFonts w:ascii="Times New Roman" w:hAnsi="Times New Roman" w:cs="Times New Roman"/>
          <w:sz w:val="24"/>
          <w:szCs w:val="24"/>
        </w:rPr>
        <w:t xml:space="preserve"> with the local economy.  </w:t>
      </w:r>
      <w:r w:rsidR="00607AB3" w:rsidRPr="00296E32">
        <w:rPr>
          <w:rFonts w:ascii="Times New Roman" w:hAnsi="Times New Roman" w:cs="Times New Roman"/>
          <w:sz w:val="24"/>
          <w:szCs w:val="24"/>
        </w:rPr>
        <w:t xml:space="preserve"> </w:t>
      </w:r>
      <w:r w:rsidRPr="0011387A">
        <w:rPr>
          <w:rFonts w:ascii="Times New Roman" w:hAnsi="Times New Roman" w:cs="Times New Roman"/>
          <w:sz w:val="24"/>
          <w:szCs w:val="24"/>
        </w:rPr>
        <w:t>The cost value will range from 0 to 20,000 Colombian pesos</w:t>
      </w:r>
      <w:r>
        <w:rPr>
          <w:rFonts w:ascii="Times New Roman" w:hAnsi="Times New Roman" w:cs="Times New Roman"/>
          <w:sz w:val="24"/>
          <w:szCs w:val="24"/>
        </w:rPr>
        <w:t xml:space="preserve"> (~0-7 USD)</w:t>
      </w:r>
      <w:r w:rsidRPr="0011387A">
        <w:rPr>
          <w:rFonts w:ascii="Times New Roman" w:hAnsi="Times New Roman" w:cs="Times New Roman"/>
          <w:sz w:val="24"/>
          <w:szCs w:val="24"/>
        </w:rPr>
        <w:t xml:space="preserve"> for any single trip</w:t>
      </w:r>
      <w:r w:rsidR="000C3309">
        <w:rPr>
          <w:rFonts w:ascii="Times New Roman" w:hAnsi="Times New Roman" w:cs="Times New Roman"/>
          <w:sz w:val="24"/>
          <w:szCs w:val="24"/>
        </w:rPr>
        <w:t xml:space="preserve"> and 0 to 12,000 pesos (~0-3 USD) for meals</w:t>
      </w:r>
      <w:r w:rsidRPr="0011387A">
        <w:rPr>
          <w:rFonts w:ascii="Times New Roman" w:hAnsi="Times New Roman" w:cs="Times New Roman"/>
          <w:sz w:val="24"/>
          <w:szCs w:val="24"/>
        </w:rPr>
        <w:t xml:space="preserve">. </w:t>
      </w:r>
      <w:r w:rsidR="00DC654F" w:rsidRPr="005A67AE">
        <w:rPr>
          <w:rFonts w:ascii="Times New Roman" w:hAnsi="Times New Roman" w:cs="Times New Roman"/>
          <w:sz w:val="24"/>
          <w:szCs w:val="24"/>
        </w:rPr>
        <w:t>These may be given to the participant</w:t>
      </w:r>
      <w:r w:rsidR="00DC654F">
        <w:rPr>
          <w:rFonts w:ascii="Times New Roman" w:hAnsi="Times New Roman" w:cs="Times New Roman"/>
          <w:sz w:val="24"/>
          <w:szCs w:val="24"/>
        </w:rPr>
        <w:t>s</w:t>
      </w:r>
      <w:r w:rsidR="00DC654F" w:rsidRPr="005A67AE">
        <w:rPr>
          <w:rFonts w:ascii="Times New Roman" w:hAnsi="Times New Roman" w:cs="Times New Roman"/>
          <w:sz w:val="24"/>
          <w:szCs w:val="24"/>
        </w:rPr>
        <w:t xml:space="preserve"> in the form of cash</w:t>
      </w:r>
      <w:r>
        <w:rPr>
          <w:rFonts w:ascii="Times New Roman" w:hAnsi="Times New Roman" w:cs="Times New Roman"/>
          <w:sz w:val="24"/>
          <w:szCs w:val="24"/>
        </w:rPr>
        <w:t>,</w:t>
      </w:r>
      <w:r w:rsidR="00DC654F" w:rsidRPr="005A67AE">
        <w:rPr>
          <w:rFonts w:ascii="Times New Roman" w:hAnsi="Times New Roman" w:cs="Times New Roman"/>
          <w:sz w:val="24"/>
          <w:szCs w:val="24"/>
        </w:rPr>
        <w:t xml:space="preserve"> transportation tickets</w:t>
      </w:r>
      <w:r>
        <w:rPr>
          <w:rFonts w:ascii="Times New Roman" w:hAnsi="Times New Roman" w:cs="Times New Roman"/>
          <w:sz w:val="24"/>
          <w:szCs w:val="24"/>
        </w:rPr>
        <w:t>, or as determined by the cities as appropriate and within guidelines.</w:t>
      </w:r>
    </w:p>
    <w:p w14:paraId="00C8A9A7" w14:textId="77777777" w:rsidR="00E9288C" w:rsidRDefault="00E9288C" w:rsidP="00DC654F">
      <w:pPr>
        <w:pStyle w:val="NoSpacing"/>
        <w:rPr>
          <w:rFonts w:ascii="Times New Roman" w:hAnsi="Times New Roman" w:cs="Times New Roman"/>
          <w:sz w:val="24"/>
          <w:szCs w:val="24"/>
        </w:rPr>
      </w:pPr>
    </w:p>
    <w:p w14:paraId="2D211AA6" w14:textId="00E32998" w:rsidR="00E9288C" w:rsidRPr="005A67AE" w:rsidRDefault="00E9288C" w:rsidP="00DC654F">
      <w:pPr>
        <w:pStyle w:val="NoSpacing"/>
        <w:rPr>
          <w:rFonts w:ascii="Times New Roman" w:hAnsi="Times New Roman" w:cs="Times New Roman"/>
          <w:sz w:val="24"/>
          <w:szCs w:val="24"/>
        </w:rPr>
      </w:pPr>
      <w:r>
        <w:rPr>
          <w:rFonts w:ascii="Times New Roman" w:hAnsi="Times New Roman" w:cs="Times New Roman"/>
          <w:sz w:val="24"/>
          <w:szCs w:val="24"/>
        </w:rPr>
        <w:t xml:space="preserve">We </w:t>
      </w:r>
      <w:r w:rsidR="00BD0A04">
        <w:rPr>
          <w:rFonts w:ascii="Times New Roman" w:hAnsi="Times New Roman" w:cs="Times New Roman"/>
          <w:sz w:val="24"/>
          <w:szCs w:val="24"/>
        </w:rPr>
        <w:t>anticipate</w:t>
      </w:r>
      <w:r>
        <w:rPr>
          <w:rFonts w:ascii="Times New Roman" w:hAnsi="Times New Roman" w:cs="Times New Roman"/>
          <w:sz w:val="24"/>
          <w:szCs w:val="24"/>
        </w:rPr>
        <w:t xml:space="preserve"> be</w:t>
      </w:r>
      <w:r w:rsidR="00BD0A04">
        <w:rPr>
          <w:rFonts w:ascii="Times New Roman" w:hAnsi="Times New Roman" w:cs="Times New Roman"/>
          <w:sz w:val="24"/>
          <w:szCs w:val="24"/>
        </w:rPr>
        <w:t>ing</w:t>
      </w:r>
      <w:r>
        <w:rPr>
          <w:rFonts w:ascii="Times New Roman" w:hAnsi="Times New Roman" w:cs="Times New Roman"/>
          <w:sz w:val="24"/>
          <w:szCs w:val="24"/>
        </w:rPr>
        <w:t xml:space="preserve"> able to assess non-response bias by examining</w:t>
      </w:r>
      <w:r w:rsidR="00BD0A04">
        <w:rPr>
          <w:rFonts w:ascii="Times New Roman" w:hAnsi="Times New Roman" w:cs="Times New Roman"/>
          <w:sz w:val="24"/>
          <w:szCs w:val="24"/>
        </w:rPr>
        <w:t xml:space="preserve"> participation rates by city and also by clinic.</w:t>
      </w:r>
      <w:r w:rsidR="00425526">
        <w:rPr>
          <w:rFonts w:ascii="Times New Roman" w:hAnsi="Times New Roman" w:cs="Times New Roman"/>
          <w:sz w:val="24"/>
          <w:szCs w:val="24"/>
        </w:rPr>
        <w:t xml:space="preserve"> In addition, some information on non-responders may be available from clinics so that we </w:t>
      </w:r>
      <w:r w:rsidR="006B628C">
        <w:rPr>
          <w:rFonts w:ascii="Times New Roman" w:hAnsi="Times New Roman" w:cs="Times New Roman"/>
          <w:sz w:val="24"/>
          <w:szCs w:val="24"/>
        </w:rPr>
        <w:t>will be</w:t>
      </w:r>
      <w:r w:rsidR="00425526">
        <w:rPr>
          <w:rFonts w:ascii="Times New Roman" w:hAnsi="Times New Roman" w:cs="Times New Roman"/>
          <w:sz w:val="24"/>
          <w:szCs w:val="24"/>
        </w:rPr>
        <w:t xml:space="preserve"> able to assess factors associated with non-response.</w:t>
      </w:r>
      <w:r w:rsidR="00BD0A04">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B9D963D" w14:textId="77777777" w:rsidR="006D1DA0" w:rsidRDefault="006D1DA0" w:rsidP="0059144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B49C5A9" w14:textId="77777777" w:rsidR="00346141" w:rsidRPr="00330C1D"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B.</w:t>
      </w:r>
      <w:r w:rsidR="00B22868">
        <w:rPr>
          <w:b/>
          <w:bCs/>
        </w:rPr>
        <w:t xml:space="preserve">4. </w:t>
      </w:r>
      <w:r w:rsidR="00346141" w:rsidRPr="00330C1D">
        <w:rPr>
          <w:b/>
          <w:bCs/>
        </w:rPr>
        <w:t>Tests of Procedures or Methods to be Undertaken</w:t>
      </w:r>
    </w:p>
    <w:p w14:paraId="0830DAEF" w14:textId="77777777" w:rsidR="00CB7F12"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652FD37B" w14:textId="03EC31EB" w:rsidR="00DD4922" w:rsidRDefault="00A96AB5"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All data collection instruments were reviewed by medical personnel, laboratorians, epidemiologists and subject matter experts for question wor</w:t>
      </w:r>
      <w:r w:rsidR="00154348">
        <w:t>d</w:t>
      </w:r>
      <w:r>
        <w:t xml:space="preserve">ing and appropriate and adequate response options. </w:t>
      </w:r>
      <w:r w:rsidR="00DE717B">
        <w:t>In collaboration with the Instituto Nacional de Salud (INS), CDC plans to pilot test all data collection instruments</w:t>
      </w:r>
      <w:r w:rsidR="00DD4922">
        <w:t xml:space="preserve">, including data entry, data editing, and data </w:t>
      </w:r>
      <w:r w:rsidR="00A70A5A">
        <w:t>management</w:t>
      </w:r>
      <w:r w:rsidR="00DD4922">
        <w:t xml:space="preserve"> </w:t>
      </w:r>
      <w:r w:rsidR="00DE717B">
        <w:t xml:space="preserve">for ZEN Colombia study. Results from the pilot test will provide opportunity </w:t>
      </w:r>
      <w:r w:rsidR="00DD4922">
        <w:t xml:space="preserve">to refine and revise questions to minimize burden and improve efficacy. </w:t>
      </w:r>
    </w:p>
    <w:p w14:paraId="56AE61D9" w14:textId="77777777" w:rsidR="00C14289" w:rsidRDefault="00C14289" w:rsidP="00DD49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63649869" w14:textId="64613312" w:rsidR="00346141" w:rsidRDefault="00CB7F12" w:rsidP="007C1E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B.</w:t>
      </w:r>
      <w:r w:rsidR="00F665D0">
        <w:rPr>
          <w:b/>
          <w:bCs/>
        </w:rPr>
        <w:t xml:space="preserve">5. </w:t>
      </w:r>
      <w:r w:rsidR="00346141" w:rsidRPr="00330C1D">
        <w:rPr>
          <w:b/>
          <w:bCs/>
        </w:rPr>
        <w:t>Individuals Consulted on Statistical Aspects and Individuals Collecting and/or Analyzing Data</w:t>
      </w:r>
    </w:p>
    <w:p w14:paraId="2537EA75" w14:textId="77777777" w:rsidR="00CB7F12"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p w14:paraId="1D50A1DB" w14:textId="0BEEBDBD" w:rsidR="00A96AB5" w:rsidRPr="00A96AB5" w:rsidRDefault="00A96AB5" w:rsidP="00A96AB5">
      <w:pPr>
        <w:pStyle w:val="NoSpacing"/>
        <w:rPr>
          <w:rFonts w:ascii="Arial" w:hAnsi="Arial" w:cs="Arial"/>
        </w:rPr>
      </w:pPr>
      <w:r w:rsidRPr="00A96AB5">
        <w:rPr>
          <w:rFonts w:ascii="Times New Roman" w:eastAsia="Times New Roman" w:hAnsi="Times New Roman" w:cs="Times New Roman"/>
          <w:sz w:val="24"/>
          <w:szCs w:val="24"/>
        </w:rPr>
        <w:t xml:space="preserve">Data collection instruments were reviewed by medical personnel, laboratorians, epidemiologists and subject matter experts. These included individuals from the CDC Zika Virus Response Team, Pregnancy and Birth Defects Task Force (Margaret Honein, PhD; Denise Jamieson, MD; </w:t>
      </w:r>
      <w:r w:rsidRPr="00A96AB5">
        <w:rPr>
          <w:rFonts w:ascii="Times New Roman" w:eastAsia="Times New Roman" w:hAnsi="Times New Roman" w:cs="Times New Roman"/>
          <w:sz w:val="24"/>
          <w:szCs w:val="24"/>
        </w:rPr>
        <w:lastRenderedPageBreak/>
        <w:t xml:space="preserve">Diana Valencia, MS, MS; Carol Rao, ScD; Elizabeth Ailes, PhD; Sherry Farr, PhD; Suzanne Gilboa, PhD; Candice Johnson, PhD; Jennita Reefhuis, PhD; Christina Renquist, MPH; Andrea Sharma, PhD; Van Tong, MPH; Sarah Tinker, PhD; </w:t>
      </w:r>
      <w:r>
        <w:rPr>
          <w:rFonts w:ascii="Times New Roman" w:eastAsia="Times New Roman" w:hAnsi="Times New Roman" w:cs="Times New Roman"/>
          <w:sz w:val="24"/>
          <w:szCs w:val="24"/>
        </w:rPr>
        <w:t>Julie Villanueva, PhD</w:t>
      </w:r>
      <w:bookmarkStart w:id="0" w:name="_GoBack"/>
      <w:r w:rsidR="00F14CB8">
        <w:rPr>
          <w:rFonts w:ascii="Times New Roman" w:eastAsia="Times New Roman" w:hAnsi="Times New Roman" w:cs="Times New Roman"/>
          <w:sz w:val="24"/>
          <w:szCs w:val="24"/>
        </w:rPr>
        <w:t>; Shin Kim, MPH; Kayla Anderson, PhD</w:t>
      </w:r>
      <w:bookmarkEnd w:id="0"/>
      <w:r>
        <w:rPr>
          <w:rFonts w:ascii="Times New Roman" w:eastAsia="Times New Roman" w:hAnsi="Times New Roman" w:cs="Times New Roman"/>
          <w:sz w:val="24"/>
          <w:szCs w:val="24"/>
        </w:rPr>
        <w:t>), Emory University (Lisa Haddad, MD) and Colombia INS (</w:t>
      </w:r>
      <w:r w:rsidRPr="00A96AB5">
        <w:rPr>
          <w:rFonts w:ascii="Times New Roman" w:eastAsia="Times New Roman" w:hAnsi="Times New Roman" w:cs="Times New Roman"/>
          <w:sz w:val="24"/>
          <w:szCs w:val="24"/>
        </w:rPr>
        <w:t>Martha Lucia Ospina Martínez, MD; Jorge Martin Rodriguez, MD, MSc; Yamileth Ortiz Gomez, Bg, MSc; Marcela Mercado, Bact, MSc; Maritza Gonzalez, MD, MSc; May Bibiana Osorio Merchan, MSc).</w:t>
      </w:r>
    </w:p>
    <w:p w14:paraId="69C2D9E0" w14:textId="2849533C" w:rsidR="00A96AB5" w:rsidRDefault="00A96AB5" w:rsidP="00A96AB5">
      <w:pPr>
        <w:pStyle w:val="NoSpacing"/>
        <w:rPr>
          <w:rFonts w:ascii="Arial" w:hAnsi="Arial" w:cs="Arial"/>
        </w:rPr>
      </w:pPr>
    </w:p>
    <w:p w14:paraId="61C30FEF" w14:textId="345A86DD" w:rsidR="00A96AB5" w:rsidRDefault="00A96AB5"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D2A5D13" w14:textId="51368A0A" w:rsidR="00346141" w:rsidRPr="00EA3238" w:rsidRDefault="00B22868"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Cs/>
        </w:rPr>
        <w:t xml:space="preserve">ZEN Colombia Study </w:t>
      </w:r>
      <w:r w:rsidR="00346141" w:rsidRPr="00EA3238">
        <w:rPr>
          <w:bCs/>
        </w:rPr>
        <w:t>designed by:</w:t>
      </w:r>
    </w:p>
    <w:p w14:paraId="0D418230" w14:textId="77777777" w:rsidR="00346141" w:rsidRPr="00EA3238"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040D929" w14:textId="77777777" w:rsidR="00DE717B" w:rsidRPr="00625F7A"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Pregnancy and Birth Defects Task Force</w:t>
      </w:r>
    </w:p>
    <w:p w14:paraId="52D7B8C2" w14:textId="77777777" w:rsidR="00DE717B" w:rsidRPr="00625F7A"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CDC Zika Virus Response Team</w:t>
      </w:r>
    </w:p>
    <w:p w14:paraId="38D7D387" w14:textId="77777777" w:rsid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U.S. Centers for Disease Control and Prevention</w:t>
      </w:r>
    </w:p>
    <w:p w14:paraId="4ADABD3B" w14:textId="77777777" w:rsid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EA3238">
        <w:t>Centers for Disease Control and Prevention</w:t>
      </w:r>
    </w:p>
    <w:p w14:paraId="449A5C72" w14:textId="77777777" w:rsidR="00DE717B" w:rsidRP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1600 Clifton Rd., NE</w:t>
      </w:r>
    </w:p>
    <w:p w14:paraId="70D95D59" w14:textId="77777777" w:rsidR="00DE717B" w:rsidRP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Atlanta, GA 30303</w:t>
      </w:r>
    </w:p>
    <w:p w14:paraId="5DDF1AAA" w14:textId="77777777" w:rsidR="00DE717B" w:rsidRP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Tel: 770-488-7100</w:t>
      </w:r>
    </w:p>
    <w:p w14:paraId="530EC4FF" w14:textId="77777777" w:rsidR="00DE717B" w:rsidRPr="001E2820"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1E2820">
        <w:t>Project Officer: Margaret Honein</w:t>
      </w:r>
    </w:p>
    <w:p w14:paraId="78A85149" w14:textId="77777777" w:rsidR="00DE717B" w:rsidRPr="001E2820" w:rsidRDefault="00DE717B" w:rsidP="00DE717B">
      <w:pPr>
        <w:widowControl/>
        <w:tabs>
          <w:tab w:val="left" w:pos="0"/>
          <w:tab w:val="center" w:pos="4680"/>
          <w:tab w:val="left" w:pos="5040"/>
          <w:tab w:val="left" w:pos="5760"/>
          <w:tab w:val="left" w:pos="6480"/>
          <w:tab w:val="left" w:pos="7200"/>
          <w:tab w:val="left" w:pos="7920"/>
          <w:tab w:val="left" w:pos="8640"/>
          <w:tab w:val="left" w:pos="9360"/>
        </w:tabs>
        <w:rPr>
          <w:bCs/>
        </w:rPr>
      </w:pPr>
      <w:r w:rsidRPr="001E2820">
        <w:rPr>
          <w:bCs/>
        </w:rPr>
        <w:t xml:space="preserve">E-mail: </w:t>
      </w:r>
      <w:r>
        <w:rPr>
          <w:bCs/>
        </w:rPr>
        <w:t>mrh7</w:t>
      </w:r>
      <w:r w:rsidRPr="001E2820">
        <w:rPr>
          <w:bCs/>
        </w:rPr>
        <w:t>@cdc.gov</w:t>
      </w:r>
    </w:p>
    <w:p w14:paraId="6C4357E0" w14:textId="77777777" w:rsidR="00DE717B"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380549B"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Instituto Nacional de Salud (INS)</w:t>
      </w:r>
    </w:p>
    <w:p w14:paraId="6D3A723B"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Av. Calle 26 No. 51-20</w:t>
      </w:r>
    </w:p>
    <w:p w14:paraId="763D3CEA"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Bogota, D.C., Colombia</w:t>
      </w:r>
    </w:p>
    <w:p w14:paraId="2656C409"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Commutador: (1) 220-7700 Ext. 1703-1704</w:t>
      </w:r>
    </w:p>
    <w:p w14:paraId="69AB5DD1"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Fax: (1) 220-7700 Ext. 1283-1269</w:t>
      </w:r>
    </w:p>
    <w:p w14:paraId="6E3AFEE1" w14:textId="77777777" w:rsidR="00DE717B" w:rsidRPr="009904BB"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Pr>
          <w:lang w:val="es-CO"/>
        </w:rPr>
        <w:t xml:space="preserve">Directora General: </w:t>
      </w:r>
      <w:r w:rsidRPr="009904BB">
        <w:rPr>
          <w:lang w:val="es-CO"/>
        </w:rPr>
        <w:t>Martha Lucia Ospina Martínez</w:t>
      </w:r>
    </w:p>
    <w:p w14:paraId="6FB7BC02" w14:textId="77777777" w:rsidR="00FB68BF" w:rsidRDefault="00DE717B" w:rsidP="00FB68BF">
      <w:pPr>
        <w:rPr>
          <w:color w:val="1F497D"/>
          <w:sz w:val="22"/>
          <w:szCs w:val="22"/>
        </w:rPr>
      </w:pPr>
      <w:r w:rsidRPr="00DB15BF">
        <w:t xml:space="preserve">E-mail: </w:t>
      </w:r>
      <w:bookmarkStart w:id="1" w:name="_MailEndCompose"/>
      <w:r w:rsidR="00FB68BF" w:rsidRPr="00F44BA1">
        <w:rPr>
          <w:lang w:val="es-CO"/>
        </w:rPr>
        <w:fldChar w:fldCharType="begin"/>
      </w:r>
      <w:r w:rsidR="00FB68BF" w:rsidRPr="00DB15BF">
        <w:instrText xml:space="preserve"> HYPERLINK "mailto:mospina@ins.gov.co" </w:instrText>
      </w:r>
      <w:r w:rsidR="00FB68BF" w:rsidRPr="00F44BA1">
        <w:rPr>
          <w:lang w:val="es-CO"/>
        </w:rPr>
        <w:fldChar w:fldCharType="separate"/>
      </w:r>
      <w:r w:rsidR="00FB68BF" w:rsidRPr="00DB15BF">
        <w:t>mospina@ins.gov.co</w:t>
      </w:r>
      <w:bookmarkEnd w:id="1"/>
      <w:r w:rsidR="00FB68BF" w:rsidRPr="00F44BA1">
        <w:rPr>
          <w:lang w:val="es-CO"/>
        </w:rPr>
        <w:fldChar w:fldCharType="end"/>
      </w:r>
    </w:p>
    <w:p w14:paraId="6850E36A"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52C2EA6" w14:textId="77777777" w:rsidR="00346141" w:rsidRPr="00EA3238"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B066D86" w14:textId="77777777" w:rsidR="00B22868" w:rsidRDefault="00B22868"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58B038A" w14:textId="77777777" w:rsidR="007F1074"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EA3238">
        <w:t xml:space="preserve">Data </w:t>
      </w:r>
      <w:r w:rsidR="00C63276">
        <w:t>collected from 2016</w:t>
      </w:r>
      <w:r>
        <w:t>-20</w:t>
      </w:r>
      <w:r w:rsidR="00351E74">
        <w:t>1</w:t>
      </w:r>
      <w:r w:rsidR="00C63276">
        <w:t>7</w:t>
      </w:r>
      <w:r w:rsidRPr="00EA3238">
        <w:t xml:space="preserve"> by:</w:t>
      </w:r>
      <w:r w:rsidR="00524288">
        <w:t xml:space="preserve"> </w:t>
      </w:r>
    </w:p>
    <w:p w14:paraId="69BADD22" w14:textId="77777777" w:rsidR="007F1074" w:rsidRDefault="007F1074"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74D90FC" w14:textId="4FD343AA" w:rsidR="007F1074" w:rsidRPr="007F1074" w:rsidRDefault="007F1074" w:rsidP="007F107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Vysnova P</w:t>
      </w:r>
      <w:r w:rsidRPr="007F1074">
        <w:t>artners, Inc.</w:t>
      </w:r>
    </w:p>
    <w:p w14:paraId="65BFEC56" w14:textId="40887BEC" w:rsidR="007F1074" w:rsidRPr="007F1074" w:rsidRDefault="007F1074" w:rsidP="007F107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F1074">
        <w:t xml:space="preserve">1901 Research </w:t>
      </w:r>
      <w:r w:rsidR="00AF1259" w:rsidRPr="007F1074">
        <w:t>Bl</w:t>
      </w:r>
      <w:r w:rsidR="00AF1259">
        <w:t>v</w:t>
      </w:r>
      <w:r w:rsidR="00AF1259" w:rsidRPr="007F1074">
        <w:t>d</w:t>
      </w:r>
      <w:r w:rsidRPr="007F1074">
        <w:t>. Suite 502</w:t>
      </w:r>
    </w:p>
    <w:p w14:paraId="0EDA8273" w14:textId="18A2B542" w:rsidR="007F1074" w:rsidRPr="007F1074" w:rsidRDefault="007F1074" w:rsidP="007F107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 w:rsidRPr="007F1074">
        <w:t>Rockville, MD 20850</w:t>
      </w:r>
    </w:p>
    <w:p w14:paraId="2FA870C1" w14:textId="77777777" w:rsidR="00346141" w:rsidRPr="00EA3238"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7828D9B" w14:textId="2FC79ED0" w:rsidR="004D2E29" w:rsidRPr="00625F7A"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Pregnancy and Birth Defects Task Force</w:t>
      </w:r>
    </w:p>
    <w:p w14:paraId="467F61C1" w14:textId="18246A21" w:rsidR="004D2E29" w:rsidRPr="00625F7A"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CDC Zika Virus Response Team</w:t>
      </w:r>
    </w:p>
    <w:p w14:paraId="1FD5F8EA" w14:textId="7FE3E39A" w:rsidR="004D2E29"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U.S. Centers for Disease Control and Prevention</w:t>
      </w:r>
    </w:p>
    <w:p w14:paraId="6EBAEDA4" w14:textId="4E2D75D2" w:rsidR="004D2E29"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EA3238">
        <w:t>Centers for Disease Control and Prevention</w:t>
      </w:r>
    </w:p>
    <w:p w14:paraId="143B951B" w14:textId="410DDC92" w:rsidR="004D2E29" w:rsidRPr="00DE717B"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1600 Clifton Rd., NE</w:t>
      </w:r>
    </w:p>
    <w:p w14:paraId="4CD3EF45" w14:textId="4BD39A5D" w:rsidR="004D2E29" w:rsidRPr="00DE717B"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Atlanta, GA 30303</w:t>
      </w:r>
    </w:p>
    <w:p w14:paraId="798F0853" w14:textId="0FD5CD03" w:rsidR="004D2E29" w:rsidRPr="00DE717B"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lastRenderedPageBreak/>
        <w:t>Tel: 770-488-7100</w:t>
      </w:r>
    </w:p>
    <w:p w14:paraId="7F3F4552" w14:textId="18269CCC" w:rsidR="004D2E29" w:rsidRPr="001E2820"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1E2820">
        <w:t>Project Officer: Margaret Honein</w:t>
      </w:r>
    </w:p>
    <w:p w14:paraId="39534DA8" w14:textId="521309EE" w:rsidR="004D2E29" w:rsidRPr="001E2820" w:rsidRDefault="004D2E29" w:rsidP="004D2E29">
      <w:pPr>
        <w:widowControl/>
        <w:tabs>
          <w:tab w:val="left" w:pos="0"/>
          <w:tab w:val="center" w:pos="4680"/>
          <w:tab w:val="left" w:pos="5040"/>
          <w:tab w:val="left" w:pos="5760"/>
          <w:tab w:val="left" w:pos="6480"/>
          <w:tab w:val="left" w:pos="7200"/>
          <w:tab w:val="left" w:pos="7920"/>
          <w:tab w:val="left" w:pos="8640"/>
          <w:tab w:val="left" w:pos="9360"/>
        </w:tabs>
        <w:rPr>
          <w:bCs/>
        </w:rPr>
      </w:pPr>
      <w:r w:rsidRPr="001E2820">
        <w:rPr>
          <w:bCs/>
        </w:rPr>
        <w:t xml:space="preserve">E-mail: </w:t>
      </w:r>
      <w:r>
        <w:rPr>
          <w:bCs/>
        </w:rPr>
        <w:t>mrh7</w:t>
      </w:r>
      <w:r w:rsidRPr="001E2820">
        <w:rPr>
          <w:bCs/>
        </w:rPr>
        <w:t>@cdc.gov</w:t>
      </w:r>
    </w:p>
    <w:p w14:paraId="4BD6EB0A" w14:textId="77777777" w:rsidR="004D2E29"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1E75185D"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Instituto Nacional de Salud (INS)</w:t>
      </w:r>
    </w:p>
    <w:p w14:paraId="0D345A97"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Av. Calle 26 No. 51-20</w:t>
      </w:r>
    </w:p>
    <w:p w14:paraId="2C840C2D"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Bogota, D.C., Colombia</w:t>
      </w:r>
    </w:p>
    <w:p w14:paraId="60D3F276"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Commutador: (1) 220-7700 Ext. 1703-1704</w:t>
      </w:r>
    </w:p>
    <w:p w14:paraId="3E098A16"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Fax: (1) 220-7700 Ext. 1283-1269</w:t>
      </w:r>
    </w:p>
    <w:p w14:paraId="0F033314" w14:textId="77777777" w:rsidR="004D2E29" w:rsidRPr="009904BB"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Pr>
          <w:lang w:val="es-CO"/>
        </w:rPr>
        <w:t xml:space="preserve">Directora General: </w:t>
      </w:r>
      <w:r w:rsidRPr="009904BB">
        <w:rPr>
          <w:lang w:val="es-CO"/>
        </w:rPr>
        <w:t>Martha Lucia Ospina Martínez</w:t>
      </w:r>
    </w:p>
    <w:p w14:paraId="08CB4BE1" w14:textId="77777777" w:rsidR="004D2E29" w:rsidRDefault="004D2E29" w:rsidP="004D2E29">
      <w:pPr>
        <w:rPr>
          <w:color w:val="1F497D"/>
          <w:sz w:val="22"/>
          <w:szCs w:val="22"/>
        </w:rPr>
      </w:pPr>
      <w:r w:rsidRPr="00DB15BF">
        <w:t xml:space="preserve">E-mail: </w:t>
      </w:r>
      <w:hyperlink r:id="rId10" w:history="1">
        <w:r>
          <w:rPr>
            <w:rStyle w:val="Hyperlink"/>
          </w:rPr>
          <w:t>mospina@ins.gov.co</w:t>
        </w:r>
      </w:hyperlink>
    </w:p>
    <w:p w14:paraId="6BFA5D39" w14:textId="77777777" w:rsidR="00346141"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7ED74DFD" w14:textId="77777777" w:rsidR="00C63276" w:rsidRDefault="00C63276"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p w14:paraId="24D7CD89" w14:textId="77777777" w:rsidR="00346141"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EA3238">
        <w:rPr>
          <w:bCs/>
        </w:rPr>
        <w:t>Data analyzed by:</w:t>
      </w:r>
    </w:p>
    <w:p w14:paraId="71249020" w14:textId="77777777" w:rsidR="009904BB" w:rsidRDefault="009904BB"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p w14:paraId="0AC5ADB3" w14:textId="77777777" w:rsidR="00625F7A" w:rsidRPr="00625F7A" w:rsidRDefault="00625F7A" w:rsidP="00625F7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Pregnancy and Birth Defects Task Force</w:t>
      </w:r>
    </w:p>
    <w:p w14:paraId="5CA567AB" w14:textId="77777777" w:rsidR="00625F7A" w:rsidRPr="00625F7A" w:rsidRDefault="00625F7A" w:rsidP="00625F7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CDC Zika Virus Response Team</w:t>
      </w:r>
    </w:p>
    <w:p w14:paraId="05F4C688" w14:textId="5086FB70" w:rsidR="00C63276" w:rsidRDefault="00625F7A" w:rsidP="00625F7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U.S. Centers for Disease Control and Prevention</w:t>
      </w:r>
    </w:p>
    <w:p w14:paraId="1A710701" w14:textId="77777777" w:rsidR="00346141"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EA3238">
        <w:t>Centers for Disease Control and Prevention</w:t>
      </w:r>
    </w:p>
    <w:p w14:paraId="7D2682A8" w14:textId="2A2B9989" w:rsidR="00346141" w:rsidRPr="00DE717B" w:rsidRDefault="00DE717B"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1600 Clifton Rd., NE</w:t>
      </w:r>
    </w:p>
    <w:p w14:paraId="496F6A4E" w14:textId="45F7DC6D" w:rsidR="00346141" w:rsidRPr="00DE717B" w:rsidRDefault="00DE717B"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Atlanta, GA 30303</w:t>
      </w:r>
    </w:p>
    <w:p w14:paraId="524E152A" w14:textId="56BDE284" w:rsidR="00346141" w:rsidRPr="00DE717B" w:rsidRDefault="00DE717B"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 xml:space="preserve">Tel: </w:t>
      </w:r>
      <w:r w:rsidR="00346141" w:rsidRPr="00DE717B">
        <w:t>770</w:t>
      </w:r>
      <w:r w:rsidR="00FD6955" w:rsidRPr="00DE717B">
        <w:t>-</w:t>
      </w:r>
      <w:r w:rsidRPr="00DE717B">
        <w:t>488-7100</w:t>
      </w:r>
    </w:p>
    <w:p w14:paraId="25C000AB" w14:textId="77777777" w:rsidR="001E2820" w:rsidRPr="001E2820" w:rsidRDefault="00346141" w:rsidP="00CB7F12">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1E2820">
        <w:t xml:space="preserve">Project Officer: </w:t>
      </w:r>
      <w:r w:rsidR="001E2820" w:rsidRPr="001E2820">
        <w:t>Margaret Honein</w:t>
      </w:r>
    </w:p>
    <w:p w14:paraId="5E97477A" w14:textId="68C4869A" w:rsidR="001E2820" w:rsidRDefault="001E2820" w:rsidP="001E2820">
      <w:pPr>
        <w:widowControl/>
        <w:tabs>
          <w:tab w:val="left" w:pos="0"/>
          <w:tab w:val="center" w:pos="4680"/>
          <w:tab w:val="left" w:pos="5040"/>
          <w:tab w:val="left" w:pos="5760"/>
          <w:tab w:val="left" w:pos="6480"/>
          <w:tab w:val="left" w:pos="7200"/>
          <w:tab w:val="left" w:pos="7920"/>
          <w:tab w:val="left" w:pos="8640"/>
          <w:tab w:val="left" w:pos="9360"/>
        </w:tabs>
        <w:rPr>
          <w:bCs/>
        </w:rPr>
      </w:pPr>
      <w:r w:rsidRPr="001E2820">
        <w:rPr>
          <w:bCs/>
        </w:rPr>
        <w:t xml:space="preserve">E-mail: </w:t>
      </w:r>
      <w:hyperlink r:id="rId11" w:history="1">
        <w:r w:rsidR="00336094" w:rsidRPr="00604405">
          <w:rPr>
            <w:rStyle w:val="Hyperlink"/>
            <w:bCs/>
          </w:rPr>
          <w:t>mrh7@cdc.gov</w:t>
        </w:r>
      </w:hyperlink>
    </w:p>
    <w:p w14:paraId="4EF5A8FF" w14:textId="77777777" w:rsidR="00336094" w:rsidRPr="001E2820" w:rsidRDefault="00336094" w:rsidP="001E2820">
      <w:pPr>
        <w:widowControl/>
        <w:tabs>
          <w:tab w:val="left" w:pos="0"/>
          <w:tab w:val="center" w:pos="4680"/>
          <w:tab w:val="left" w:pos="5040"/>
          <w:tab w:val="left" w:pos="5760"/>
          <w:tab w:val="left" w:pos="6480"/>
          <w:tab w:val="left" w:pos="7200"/>
          <w:tab w:val="left" w:pos="7920"/>
          <w:tab w:val="left" w:pos="8640"/>
          <w:tab w:val="left" w:pos="9360"/>
        </w:tabs>
        <w:rPr>
          <w:bCs/>
        </w:rPr>
      </w:pPr>
    </w:p>
    <w:p w14:paraId="0607BAFA" w14:textId="3D424515"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Instituto Nacional de Salud (INS)</w:t>
      </w:r>
    </w:p>
    <w:p w14:paraId="27509877" w14:textId="46C030F7"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Av. Calle 26 No. 51-20</w:t>
      </w:r>
    </w:p>
    <w:p w14:paraId="59F5D383" w14:textId="23890A08"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Bogota, D.C., Colombia</w:t>
      </w:r>
    </w:p>
    <w:p w14:paraId="56234E8B" w14:textId="0BADE217"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Commutador: (1) 220-7700 Ext. 1703-1704</w:t>
      </w:r>
    </w:p>
    <w:p w14:paraId="5B529F15" w14:textId="2933FD83"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Fax: (1) 220-7700 Ext. 1283-1269</w:t>
      </w:r>
    </w:p>
    <w:p w14:paraId="5088F1C5" w14:textId="0C128342" w:rsidR="009904BB" w:rsidRPr="009904BB"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Pr>
          <w:lang w:val="es-CO"/>
        </w:rPr>
        <w:t xml:space="preserve">Directora General: </w:t>
      </w:r>
      <w:r w:rsidRPr="009904BB">
        <w:rPr>
          <w:lang w:val="es-CO"/>
        </w:rPr>
        <w:t>Martha Lucia Ospina Martínez</w:t>
      </w:r>
    </w:p>
    <w:p w14:paraId="30AFFA32" w14:textId="47C4D56C" w:rsidR="009904BB" w:rsidRPr="00FB68BF" w:rsidRDefault="00C62731" w:rsidP="00FB68BF">
      <w:pPr>
        <w:rPr>
          <w:color w:val="1F497D"/>
          <w:sz w:val="22"/>
          <w:szCs w:val="22"/>
        </w:rPr>
      </w:pPr>
      <w:r>
        <w:rPr>
          <w:lang w:val="es-CO"/>
        </w:rPr>
        <w:t xml:space="preserve">E-mail: </w:t>
      </w:r>
      <w:hyperlink r:id="rId12" w:history="1">
        <w:r w:rsidR="00FB68BF">
          <w:rPr>
            <w:rStyle w:val="Hyperlink"/>
          </w:rPr>
          <w:t>mospina@ins.gov.co</w:t>
        </w:r>
      </w:hyperlink>
    </w:p>
    <w:p w14:paraId="18788EB8" w14:textId="77777777" w:rsidR="009B67FB" w:rsidRDefault="001E2820" w:rsidP="00FB68BF">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                                                                      </w:t>
      </w:r>
    </w:p>
    <w:p w14:paraId="28774EB8" w14:textId="2200CE80" w:rsidR="00716ADF" w:rsidRDefault="00716ADF" w:rsidP="00FB68BF">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sectPr w:rsidR="00716ADF" w:rsidSect="00346141">
      <w:headerReference w:type="even" r:id="rId13"/>
      <w:headerReference w:type="default" r:id="rId14"/>
      <w:footerReference w:type="even" r:id="rId15"/>
      <w:footerReference w:type="default" r:id="rId16"/>
      <w:headerReference w:type="first" r:id="rId17"/>
      <w:footerReference w:type="first" r:id="rId18"/>
      <w:pgSz w:w="12240" w:h="15840" w:code="1"/>
      <w:pgMar w:top="1440" w:right="1440" w:bottom="1440" w:left="1440" w:header="1440" w:footer="1886"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953632" w14:textId="77777777" w:rsidR="00462574" w:rsidRDefault="00462574">
      <w:r>
        <w:separator/>
      </w:r>
    </w:p>
  </w:endnote>
  <w:endnote w:type="continuationSeparator" w:id="0">
    <w:p w14:paraId="56C230CA" w14:textId="77777777" w:rsidR="00462574" w:rsidRDefault="00462574">
      <w:r>
        <w:continuationSeparator/>
      </w:r>
    </w:p>
  </w:endnote>
  <w:endnote w:type="continuationNotice" w:id="1">
    <w:p w14:paraId="2C91CBC2" w14:textId="77777777" w:rsidR="00462574" w:rsidRDefault="004625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4D322F" w14:textId="77777777" w:rsidR="00462574" w:rsidRDefault="00462574" w:rsidP="00EE24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8AF9C9" w14:textId="77777777" w:rsidR="00462574" w:rsidRDefault="00462574" w:rsidP="0034614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B5F6F" w14:textId="58045A27" w:rsidR="00462574" w:rsidRDefault="00462574" w:rsidP="00EE24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11D5">
      <w:rPr>
        <w:rStyle w:val="PageNumber"/>
        <w:noProof/>
      </w:rPr>
      <w:t>8</w:t>
    </w:r>
    <w:r>
      <w:rPr>
        <w:rStyle w:val="PageNumber"/>
      </w:rPr>
      <w:fldChar w:fldCharType="end"/>
    </w:r>
  </w:p>
  <w:p w14:paraId="2658FCFE" w14:textId="77777777" w:rsidR="00462574" w:rsidRDefault="00462574" w:rsidP="0034614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D588A4" w14:textId="77777777" w:rsidR="00462574" w:rsidRDefault="004625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494031" w14:textId="77777777" w:rsidR="00462574" w:rsidRDefault="00462574">
      <w:r>
        <w:separator/>
      </w:r>
    </w:p>
  </w:footnote>
  <w:footnote w:type="continuationSeparator" w:id="0">
    <w:p w14:paraId="61980ED0" w14:textId="77777777" w:rsidR="00462574" w:rsidRDefault="00462574">
      <w:r>
        <w:continuationSeparator/>
      </w:r>
    </w:p>
  </w:footnote>
  <w:footnote w:type="continuationNotice" w:id="1">
    <w:p w14:paraId="5AC16B5C" w14:textId="77777777" w:rsidR="00462574" w:rsidRDefault="00462574"/>
  </w:footnote>
  <w:footnote w:id="2">
    <w:p w14:paraId="0830C04C" w14:textId="352831E5" w:rsidR="00462574" w:rsidRPr="00092276" w:rsidRDefault="00462574" w:rsidP="00092276">
      <w:pPr>
        <w:widowControl/>
        <w:rPr>
          <w:rFonts w:ascii="Segoe UI" w:hAnsi="Segoe UI" w:cs="Segoe UI"/>
          <w:sz w:val="18"/>
          <w:szCs w:val="18"/>
        </w:rPr>
      </w:pPr>
      <w:r w:rsidRPr="00092276">
        <w:rPr>
          <w:rStyle w:val="FootnoteReference"/>
          <w:rFonts w:ascii="Segoe UI" w:hAnsi="Segoe UI" w:cs="Segoe UI"/>
          <w:sz w:val="18"/>
          <w:szCs w:val="18"/>
        </w:rPr>
        <w:footnoteRef/>
      </w:r>
      <w:r w:rsidRPr="00092276">
        <w:rPr>
          <w:rFonts w:ascii="Segoe UI" w:hAnsi="Segoe UI" w:cs="Segoe UI"/>
          <w:sz w:val="18"/>
          <w:szCs w:val="18"/>
        </w:rPr>
        <w:t xml:space="preserve"> Born too Soon: The Global Action Report on Preterm Birth. ww.who.int/pmnch/media/news/2012/preterm_birth_report/en/index.html</w:t>
      </w:r>
    </w:p>
  </w:footnote>
  <w:footnote w:id="3">
    <w:p w14:paraId="1C5505CB" w14:textId="77777777" w:rsidR="00462574" w:rsidRPr="00BD0A04" w:rsidRDefault="00462574" w:rsidP="003D51DE">
      <w:pPr>
        <w:widowControl/>
        <w:rPr>
          <w:rFonts w:ascii="Segoe UI" w:hAnsi="Segoe UI" w:cs="Segoe UI"/>
          <w:sz w:val="18"/>
          <w:szCs w:val="18"/>
        </w:rPr>
      </w:pPr>
      <w:r w:rsidRPr="00092276">
        <w:rPr>
          <w:rStyle w:val="FootnoteReference"/>
          <w:rFonts w:ascii="Segoe UI" w:hAnsi="Segoe UI" w:cs="Segoe UI"/>
          <w:sz w:val="18"/>
          <w:szCs w:val="18"/>
        </w:rPr>
        <w:footnoteRef/>
      </w:r>
      <w:r w:rsidRPr="00AA057B">
        <w:rPr>
          <w:rFonts w:ascii="Segoe UI" w:hAnsi="Segoe UI" w:cs="Segoe UI"/>
          <w:sz w:val="18"/>
          <w:szCs w:val="18"/>
          <w:lang w:val="es-CO"/>
        </w:rPr>
        <w:t xml:space="preserve"> Rojas, J. A., J. E. Bernal, M. A. Garcia, I. Zarante, N. Ramirez, C. Bernal, N. Gelvez and M. L. Tamayo (2014). </w:t>
      </w:r>
      <w:r w:rsidRPr="00092276">
        <w:rPr>
          <w:rFonts w:ascii="Segoe UI" w:hAnsi="Segoe UI" w:cs="Segoe UI"/>
          <w:sz w:val="18"/>
          <w:szCs w:val="18"/>
        </w:rPr>
        <w:t xml:space="preserve">"Transient evoked oto-acoustic emission screening in newborns in Bogota, Colombia: a retrospective study." </w:t>
      </w:r>
      <w:r w:rsidRPr="00092276">
        <w:rPr>
          <w:rFonts w:ascii="Segoe UI" w:hAnsi="Segoe UI" w:cs="Segoe UI"/>
          <w:sz w:val="18"/>
          <w:szCs w:val="18"/>
          <w:u w:val="single"/>
        </w:rPr>
        <w:t>Int J Pediatr Otorhinolaryngol</w:t>
      </w:r>
      <w:r w:rsidRPr="00BD0A04">
        <w:rPr>
          <w:rFonts w:ascii="Segoe UI" w:hAnsi="Segoe UI" w:cs="Segoe UI"/>
          <w:sz w:val="18"/>
          <w:szCs w:val="18"/>
        </w:rPr>
        <w:t xml:space="preserve"> </w:t>
      </w:r>
      <w:r w:rsidRPr="00BD0A04">
        <w:rPr>
          <w:rFonts w:ascii="Segoe UI" w:hAnsi="Segoe UI" w:cs="Segoe UI"/>
          <w:b/>
          <w:bCs/>
          <w:sz w:val="18"/>
          <w:szCs w:val="18"/>
        </w:rPr>
        <w:t>78</w:t>
      </w:r>
      <w:r w:rsidRPr="00BD0A04">
        <w:rPr>
          <w:rFonts w:ascii="Segoe UI" w:hAnsi="Segoe UI" w:cs="Segoe UI"/>
          <w:sz w:val="18"/>
          <w:szCs w:val="18"/>
        </w:rPr>
        <w:t>(10): 1752-1755.</w:t>
      </w:r>
    </w:p>
    <w:p w14:paraId="04CBFFA9" w14:textId="77777777" w:rsidR="00462574" w:rsidRDefault="00462574" w:rsidP="003D51DE">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8F6A57" w14:textId="77777777" w:rsidR="00462574" w:rsidRDefault="004625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DC8AF" w14:textId="65BE5001" w:rsidR="00462574" w:rsidRDefault="00462574" w:rsidP="000413F7">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719A57" w14:textId="77777777" w:rsidR="00462574" w:rsidRDefault="004625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EC2F46"/>
    <w:multiLevelType w:val="hybridMultilevel"/>
    <w:tmpl w:val="C0F62BBC"/>
    <w:lvl w:ilvl="0" w:tplc="3992EB20">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12588F"/>
    <w:multiLevelType w:val="hybridMultilevel"/>
    <w:tmpl w:val="48E02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461682"/>
    <w:multiLevelType w:val="hybridMultilevel"/>
    <w:tmpl w:val="634E1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493CC2"/>
    <w:multiLevelType w:val="hybridMultilevel"/>
    <w:tmpl w:val="22BE19E6"/>
    <w:lvl w:ilvl="0" w:tplc="04090001">
      <w:start w:val="1"/>
      <w:numFmt w:val="bullet"/>
      <w:lvlText w:val=""/>
      <w:lvlJc w:val="left"/>
      <w:pPr>
        <w:ind w:left="781" w:hanging="360"/>
      </w:pPr>
      <w:rPr>
        <w:rFonts w:ascii="Symbol" w:hAnsi="Symbol" w:hint="default"/>
      </w:r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4" w15:restartNumberingAfterBreak="0">
    <w:nsid w:val="69B16933"/>
    <w:multiLevelType w:val="hybridMultilevel"/>
    <w:tmpl w:val="266A194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6625"/>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sf5ft26vs2x0etzr1v0x2gawp02raspwsd&quot;&gt;Power Calculations&lt;record-ids&gt;&lt;item&gt;2&lt;/item&gt;&lt;/record-ids&gt;&lt;/item&gt;&lt;/Libraries&gt;"/>
  </w:docVars>
  <w:rsids>
    <w:rsidRoot w:val="00346141"/>
    <w:rsid w:val="0000370F"/>
    <w:rsid w:val="000060A4"/>
    <w:rsid w:val="000075C0"/>
    <w:rsid w:val="00010C06"/>
    <w:rsid w:val="000123F3"/>
    <w:rsid w:val="00013E90"/>
    <w:rsid w:val="00031B65"/>
    <w:rsid w:val="000344E8"/>
    <w:rsid w:val="00035157"/>
    <w:rsid w:val="00036C1F"/>
    <w:rsid w:val="000413F7"/>
    <w:rsid w:val="00045AA0"/>
    <w:rsid w:val="0004677C"/>
    <w:rsid w:val="0005341D"/>
    <w:rsid w:val="00061888"/>
    <w:rsid w:val="00061D25"/>
    <w:rsid w:val="000674A9"/>
    <w:rsid w:val="00070270"/>
    <w:rsid w:val="0007042A"/>
    <w:rsid w:val="000827C3"/>
    <w:rsid w:val="00092276"/>
    <w:rsid w:val="00093D34"/>
    <w:rsid w:val="000958CD"/>
    <w:rsid w:val="000C3309"/>
    <w:rsid w:val="000C7A40"/>
    <w:rsid w:val="000D0665"/>
    <w:rsid w:val="000D218C"/>
    <w:rsid w:val="000D51CC"/>
    <w:rsid w:val="000F2E92"/>
    <w:rsid w:val="00102F40"/>
    <w:rsid w:val="00112549"/>
    <w:rsid w:val="00121A00"/>
    <w:rsid w:val="001241EA"/>
    <w:rsid w:val="00125589"/>
    <w:rsid w:val="00130B6E"/>
    <w:rsid w:val="001353BD"/>
    <w:rsid w:val="0013670D"/>
    <w:rsid w:val="00144BF5"/>
    <w:rsid w:val="00154348"/>
    <w:rsid w:val="001553B3"/>
    <w:rsid w:val="00155581"/>
    <w:rsid w:val="00156D77"/>
    <w:rsid w:val="0016199F"/>
    <w:rsid w:val="00164611"/>
    <w:rsid w:val="00164E1A"/>
    <w:rsid w:val="0017109E"/>
    <w:rsid w:val="00191F00"/>
    <w:rsid w:val="001A0595"/>
    <w:rsid w:val="001A16B1"/>
    <w:rsid w:val="001B579E"/>
    <w:rsid w:val="001B5DA8"/>
    <w:rsid w:val="001D697A"/>
    <w:rsid w:val="001E2820"/>
    <w:rsid w:val="001E5D64"/>
    <w:rsid w:val="001F2D3E"/>
    <w:rsid w:val="001F4420"/>
    <w:rsid w:val="00206B1B"/>
    <w:rsid w:val="00211B3B"/>
    <w:rsid w:val="0022224C"/>
    <w:rsid w:val="00255E2A"/>
    <w:rsid w:val="00256CA4"/>
    <w:rsid w:val="002609B3"/>
    <w:rsid w:val="002650F8"/>
    <w:rsid w:val="002722B3"/>
    <w:rsid w:val="00272B79"/>
    <w:rsid w:val="00272D9B"/>
    <w:rsid w:val="00276370"/>
    <w:rsid w:val="002843A0"/>
    <w:rsid w:val="00284CA2"/>
    <w:rsid w:val="00286535"/>
    <w:rsid w:val="00287896"/>
    <w:rsid w:val="00291DE6"/>
    <w:rsid w:val="002A60CD"/>
    <w:rsid w:val="002A6B54"/>
    <w:rsid w:val="002B11CE"/>
    <w:rsid w:val="002B609A"/>
    <w:rsid w:val="002D7F95"/>
    <w:rsid w:val="002F1312"/>
    <w:rsid w:val="002F17BA"/>
    <w:rsid w:val="00302BD4"/>
    <w:rsid w:val="00306934"/>
    <w:rsid w:val="003230FC"/>
    <w:rsid w:val="00336094"/>
    <w:rsid w:val="0034065A"/>
    <w:rsid w:val="00341439"/>
    <w:rsid w:val="00344017"/>
    <w:rsid w:val="00345713"/>
    <w:rsid w:val="00346141"/>
    <w:rsid w:val="00351E74"/>
    <w:rsid w:val="0037629C"/>
    <w:rsid w:val="003873F0"/>
    <w:rsid w:val="003A16D0"/>
    <w:rsid w:val="003B36EB"/>
    <w:rsid w:val="003D07DB"/>
    <w:rsid w:val="003D1B14"/>
    <w:rsid w:val="003D46AA"/>
    <w:rsid w:val="003D51DE"/>
    <w:rsid w:val="003E493B"/>
    <w:rsid w:val="003F10A5"/>
    <w:rsid w:val="00400B5B"/>
    <w:rsid w:val="004016CC"/>
    <w:rsid w:val="00411D1B"/>
    <w:rsid w:val="00422E38"/>
    <w:rsid w:val="00425526"/>
    <w:rsid w:val="004277ED"/>
    <w:rsid w:val="00446187"/>
    <w:rsid w:val="00455396"/>
    <w:rsid w:val="00455C4D"/>
    <w:rsid w:val="004563BF"/>
    <w:rsid w:val="00462574"/>
    <w:rsid w:val="004747A3"/>
    <w:rsid w:val="004918DA"/>
    <w:rsid w:val="00491D6C"/>
    <w:rsid w:val="004A4650"/>
    <w:rsid w:val="004B0DCD"/>
    <w:rsid w:val="004B11CC"/>
    <w:rsid w:val="004B20FD"/>
    <w:rsid w:val="004C7516"/>
    <w:rsid w:val="004D2E29"/>
    <w:rsid w:val="004E4CA4"/>
    <w:rsid w:val="004F0980"/>
    <w:rsid w:val="004F5CDB"/>
    <w:rsid w:val="00500D29"/>
    <w:rsid w:val="00501A01"/>
    <w:rsid w:val="00510541"/>
    <w:rsid w:val="0051333A"/>
    <w:rsid w:val="005218AB"/>
    <w:rsid w:val="00524288"/>
    <w:rsid w:val="00535D8D"/>
    <w:rsid w:val="0054538B"/>
    <w:rsid w:val="005605E5"/>
    <w:rsid w:val="005611D5"/>
    <w:rsid w:val="00573290"/>
    <w:rsid w:val="00576277"/>
    <w:rsid w:val="00580F38"/>
    <w:rsid w:val="0059100C"/>
    <w:rsid w:val="00591449"/>
    <w:rsid w:val="005971CD"/>
    <w:rsid w:val="005A29B7"/>
    <w:rsid w:val="005A3001"/>
    <w:rsid w:val="005A34FA"/>
    <w:rsid w:val="005C16DD"/>
    <w:rsid w:val="005C3AEE"/>
    <w:rsid w:val="005C3BCA"/>
    <w:rsid w:val="005E3D36"/>
    <w:rsid w:val="005F508E"/>
    <w:rsid w:val="005F5AC5"/>
    <w:rsid w:val="006014F2"/>
    <w:rsid w:val="0060612E"/>
    <w:rsid w:val="00607AB3"/>
    <w:rsid w:val="00616C23"/>
    <w:rsid w:val="00622223"/>
    <w:rsid w:val="0062273F"/>
    <w:rsid w:val="00625F7A"/>
    <w:rsid w:val="006266AA"/>
    <w:rsid w:val="00627ABB"/>
    <w:rsid w:val="00642C3A"/>
    <w:rsid w:val="006438D3"/>
    <w:rsid w:val="00643ED3"/>
    <w:rsid w:val="006613EA"/>
    <w:rsid w:val="00661601"/>
    <w:rsid w:val="00661998"/>
    <w:rsid w:val="00663925"/>
    <w:rsid w:val="00677F05"/>
    <w:rsid w:val="00691C5D"/>
    <w:rsid w:val="00695A14"/>
    <w:rsid w:val="00696826"/>
    <w:rsid w:val="006A7A36"/>
    <w:rsid w:val="006B4382"/>
    <w:rsid w:val="006B628C"/>
    <w:rsid w:val="006C5298"/>
    <w:rsid w:val="006C55A6"/>
    <w:rsid w:val="006D1DA0"/>
    <w:rsid w:val="006D444B"/>
    <w:rsid w:val="006D7E35"/>
    <w:rsid w:val="006F0340"/>
    <w:rsid w:val="006F05A5"/>
    <w:rsid w:val="007002EA"/>
    <w:rsid w:val="0070380D"/>
    <w:rsid w:val="00716ADF"/>
    <w:rsid w:val="00717C5E"/>
    <w:rsid w:val="00722858"/>
    <w:rsid w:val="00731120"/>
    <w:rsid w:val="007323C8"/>
    <w:rsid w:val="00740637"/>
    <w:rsid w:val="00742C42"/>
    <w:rsid w:val="00747DB7"/>
    <w:rsid w:val="0075135B"/>
    <w:rsid w:val="00752FC5"/>
    <w:rsid w:val="00755887"/>
    <w:rsid w:val="00755DD0"/>
    <w:rsid w:val="0075648B"/>
    <w:rsid w:val="007569F8"/>
    <w:rsid w:val="007631EC"/>
    <w:rsid w:val="00772414"/>
    <w:rsid w:val="00775A75"/>
    <w:rsid w:val="00780942"/>
    <w:rsid w:val="00782800"/>
    <w:rsid w:val="007A0FEB"/>
    <w:rsid w:val="007A426E"/>
    <w:rsid w:val="007A4939"/>
    <w:rsid w:val="007A5630"/>
    <w:rsid w:val="007A63FF"/>
    <w:rsid w:val="007B0951"/>
    <w:rsid w:val="007B2A34"/>
    <w:rsid w:val="007B5588"/>
    <w:rsid w:val="007B7024"/>
    <w:rsid w:val="007C1E93"/>
    <w:rsid w:val="007C5F31"/>
    <w:rsid w:val="007C747D"/>
    <w:rsid w:val="007C7CB9"/>
    <w:rsid w:val="007D0DCB"/>
    <w:rsid w:val="007D2E97"/>
    <w:rsid w:val="007D3406"/>
    <w:rsid w:val="007D7E18"/>
    <w:rsid w:val="007E44C2"/>
    <w:rsid w:val="007E5BF3"/>
    <w:rsid w:val="007E7647"/>
    <w:rsid w:val="007F1074"/>
    <w:rsid w:val="007F46EA"/>
    <w:rsid w:val="007F712C"/>
    <w:rsid w:val="0082083A"/>
    <w:rsid w:val="00823F53"/>
    <w:rsid w:val="00824F2C"/>
    <w:rsid w:val="00852602"/>
    <w:rsid w:val="00877229"/>
    <w:rsid w:val="00883804"/>
    <w:rsid w:val="00890E38"/>
    <w:rsid w:val="00892BC7"/>
    <w:rsid w:val="00895B3C"/>
    <w:rsid w:val="008C0106"/>
    <w:rsid w:val="008C3AB8"/>
    <w:rsid w:val="008D461F"/>
    <w:rsid w:val="008D4FB0"/>
    <w:rsid w:val="008D7F4C"/>
    <w:rsid w:val="008E19A2"/>
    <w:rsid w:val="008E280C"/>
    <w:rsid w:val="009002AB"/>
    <w:rsid w:val="00900432"/>
    <w:rsid w:val="009133C6"/>
    <w:rsid w:val="00915981"/>
    <w:rsid w:val="0092132E"/>
    <w:rsid w:val="00930DE4"/>
    <w:rsid w:val="00931158"/>
    <w:rsid w:val="00931A89"/>
    <w:rsid w:val="00936A06"/>
    <w:rsid w:val="00937BBA"/>
    <w:rsid w:val="00941164"/>
    <w:rsid w:val="00941169"/>
    <w:rsid w:val="009436FE"/>
    <w:rsid w:val="009533E4"/>
    <w:rsid w:val="00962630"/>
    <w:rsid w:val="009628EE"/>
    <w:rsid w:val="00964E21"/>
    <w:rsid w:val="00964F84"/>
    <w:rsid w:val="00967ECF"/>
    <w:rsid w:val="009820B6"/>
    <w:rsid w:val="00987FA3"/>
    <w:rsid w:val="009904BB"/>
    <w:rsid w:val="00994E2A"/>
    <w:rsid w:val="009951A1"/>
    <w:rsid w:val="009A101C"/>
    <w:rsid w:val="009A6950"/>
    <w:rsid w:val="009B29C6"/>
    <w:rsid w:val="009B552E"/>
    <w:rsid w:val="009B67FB"/>
    <w:rsid w:val="009C682E"/>
    <w:rsid w:val="009E0AC8"/>
    <w:rsid w:val="009E54AE"/>
    <w:rsid w:val="009F4B8A"/>
    <w:rsid w:val="00A06444"/>
    <w:rsid w:val="00A13464"/>
    <w:rsid w:val="00A238E8"/>
    <w:rsid w:val="00A3753A"/>
    <w:rsid w:val="00A4013E"/>
    <w:rsid w:val="00A50433"/>
    <w:rsid w:val="00A50802"/>
    <w:rsid w:val="00A60368"/>
    <w:rsid w:val="00A64BD2"/>
    <w:rsid w:val="00A70A5A"/>
    <w:rsid w:val="00A753EE"/>
    <w:rsid w:val="00A779D9"/>
    <w:rsid w:val="00A77DF4"/>
    <w:rsid w:val="00A8463E"/>
    <w:rsid w:val="00A866E8"/>
    <w:rsid w:val="00A8766F"/>
    <w:rsid w:val="00A96AB5"/>
    <w:rsid w:val="00AA057B"/>
    <w:rsid w:val="00AA1E5A"/>
    <w:rsid w:val="00AA1F38"/>
    <w:rsid w:val="00AA5B36"/>
    <w:rsid w:val="00AB08EB"/>
    <w:rsid w:val="00AC3771"/>
    <w:rsid w:val="00AC3D0E"/>
    <w:rsid w:val="00AC4177"/>
    <w:rsid w:val="00AC6C3F"/>
    <w:rsid w:val="00AC782D"/>
    <w:rsid w:val="00AD165A"/>
    <w:rsid w:val="00AE5905"/>
    <w:rsid w:val="00AF1259"/>
    <w:rsid w:val="00B01CA2"/>
    <w:rsid w:val="00B03CA5"/>
    <w:rsid w:val="00B10852"/>
    <w:rsid w:val="00B11C5B"/>
    <w:rsid w:val="00B21A81"/>
    <w:rsid w:val="00B22868"/>
    <w:rsid w:val="00B573F6"/>
    <w:rsid w:val="00B66D2E"/>
    <w:rsid w:val="00B66F21"/>
    <w:rsid w:val="00B7713D"/>
    <w:rsid w:val="00B90DBD"/>
    <w:rsid w:val="00B91E44"/>
    <w:rsid w:val="00B93C15"/>
    <w:rsid w:val="00BA2974"/>
    <w:rsid w:val="00BB0205"/>
    <w:rsid w:val="00BB2903"/>
    <w:rsid w:val="00BB566C"/>
    <w:rsid w:val="00BB5FD1"/>
    <w:rsid w:val="00BB72D1"/>
    <w:rsid w:val="00BD0A04"/>
    <w:rsid w:val="00BD2208"/>
    <w:rsid w:val="00BD422E"/>
    <w:rsid w:val="00C06466"/>
    <w:rsid w:val="00C10BA1"/>
    <w:rsid w:val="00C12B64"/>
    <w:rsid w:val="00C14289"/>
    <w:rsid w:val="00C142B5"/>
    <w:rsid w:val="00C2447D"/>
    <w:rsid w:val="00C3441F"/>
    <w:rsid w:val="00C34D01"/>
    <w:rsid w:val="00C37B99"/>
    <w:rsid w:val="00C62731"/>
    <w:rsid w:val="00C63276"/>
    <w:rsid w:val="00C65FDE"/>
    <w:rsid w:val="00C7067E"/>
    <w:rsid w:val="00C7368B"/>
    <w:rsid w:val="00C74D41"/>
    <w:rsid w:val="00C754A9"/>
    <w:rsid w:val="00C9031D"/>
    <w:rsid w:val="00C94E49"/>
    <w:rsid w:val="00C96994"/>
    <w:rsid w:val="00C97405"/>
    <w:rsid w:val="00CA2F31"/>
    <w:rsid w:val="00CA655B"/>
    <w:rsid w:val="00CA66AA"/>
    <w:rsid w:val="00CA67F5"/>
    <w:rsid w:val="00CB1D55"/>
    <w:rsid w:val="00CB7F12"/>
    <w:rsid w:val="00CD0BBB"/>
    <w:rsid w:val="00CD73A7"/>
    <w:rsid w:val="00CE5700"/>
    <w:rsid w:val="00CE645F"/>
    <w:rsid w:val="00D00D38"/>
    <w:rsid w:val="00D01712"/>
    <w:rsid w:val="00D026FC"/>
    <w:rsid w:val="00D05209"/>
    <w:rsid w:val="00D26DD3"/>
    <w:rsid w:val="00D32AD8"/>
    <w:rsid w:val="00D361D4"/>
    <w:rsid w:val="00D366AF"/>
    <w:rsid w:val="00D40BCE"/>
    <w:rsid w:val="00D410DE"/>
    <w:rsid w:val="00D47245"/>
    <w:rsid w:val="00D600F2"/>
    <w:rsid w:val="00D67434"/>
    <w:rsid w:val="00D67C28"/>
    <w:rsid w:val="00D72666"/>
    <w:rsid w:val="00DA14CA"/>
    <w:rsid w:val="00DB15BF"/>
    <w:rsid w:val="00DB4756"/>
    <w:rsid w:val="00DC443F"/>
    <w:rsid w:val="00DC592F"/>
    <w:rsid w:val="00DC654F"/>
    <w:rsid w:val="00DD4922"/>
    <w:rsid w:val="00DD5168"/>
    <w:rsid w:val="00DD7717"/>
    <w:rsid w:val="00DE3B60"/>
    <w:rsid w:val="00DE5483"/>
    <w:rsid w:val="00DE6FFB"/>
    <w:rsid w:val="00DE717B"/>
    <w:rsid w:val="00DF74CA"/>
    <w:rsid w:val="00DF7FAC"/>
    <w:rsid w:val="00E025D1"/>
    <w:rsid w:val="00E04634"/>
    <w:rsid w:val="00E06768"/>
    <w:rsid w:val="00E177D1"/>
    <w:rsid w:val="00E20F7A"/>
    <w:rsid w:val="00E2171E"/>
    <w:rsid w:val="00E25C5C"/>
    <w:rsid w:val="00E531EF"/>
    <w:rsid w:val="00E56BCB"/>
    <w:rsid w:val="00E5751A"/>
    <w:rsid w:val="00E66FF8"/>
    <w:rsid w:val="00E77123"/>
    <w:rsid w:val="00E9288C"/>
    <w:rsid w:val="00E964D5"/>
    <w:rsid w:val="00EA5AB2"/>
    <w:rsid w:val="00EC55D1"/>
    <w:rsid w:val="00EE241F"/>
    <w:rsid w:val="00EE2D12"/>
    <w:rsid w:val="00EE2F03"/>
    <w:rsid w:val="00EE7F76"/>
    <w:rsid w:val="00EF440F"/>
    <w:rsid w:val="00F0463D"/>
    <w:rsid w:val="00F13F7D"/>
    <w:rsid w:val="00F14CB8"/>
    <w:rsid w:val="00F33E16"/>
    <w:rsid w:val="00F405CF"/>
    <w:rsid w:val="00F4236B"/>
    <w:rsid w:val="00F44BA1"/>
    <w:rsid w:val="00F521AF"/>
    <w:rsid w:val="00F6258A"/>
    <w:rsid w:val="00F6404B"/>
    <w:rsid w:val="00F6595D"/>
    <w:rsid w:val="00F665D0"/>
    <w:rsid w:val="00F84057"/>
    <w:rsid w:val="00F9712B"/>
    <w:rsid w:val="00FA3D8D"/>
    <w:rsid w:val="00FA49CB"/>
    <w:rsid w:val="00FB68BF"/>
    <w:rsid w:val="00FB74BB"/>
    <w:rsid w:val="00FC5056"/>
    <w:rsid w:val="00FD5B27"/>
    <w:rsid w:val="00FD6955"/>
    <w:rsid w:val="00FE5F6A"/>
    <w:rsid w:val="00FE6332"/>
    <w:rsid w:val="00FF3A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14:docId w14:val="1E19729A"/>
  <w15:docId w15:val="{151F110A-85DC-406D-9E5F-495CDB03F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6141"/>
    <w:pPr>
      <w:widowControl w:val="0"/>
      <w:autoSpaceDE w:val="0"/>
      <w:autoSpaceDN w:val="0"/>
      <w:adjustRightInd w:val="0"/>
    </w:pPr>
    <w:rPr>
      <w:sz w:val="24"/>
      <w:szCs w:val="24"/>
    </w:rPr>
  </w:style>
  <w:style w:type="paragraph" w:styleId="Heading2">
    <w:name w:val="heading 2"/>
    <w:basedOn w:val="NoSpacing"/>
    <w:next w:val="Normal"/>
    <w:link w:val="Heading2Char"/>
    <w:uiPriority w:val="9"/>
    <w:unhideWhenUsed/>
    <w:qFormat/>
    <w:rsid w:val="00E5751A"/>
    <w:pPr>
      <w:outlineLvl w:val="1"/>
    </w:pPr>
    <w:rPr>
      <w:rFonts w:ascii="Arial" w:hAnsi="Arial"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46141"/>
    <w:rPr>
      <w:color w:val="0000FF"/>
    </w:rPr>
  </w:style>
  <w:style w:type="character" w:styleId="CommentReference">
    <w:name w:val="annotation reference"/>
    <w:basedOn w:val="DefaultParagraphFont"/>
    <w:uiPriority w:val="99"/>
    <w:rsid w:val="00346141"/>
    <w:rPr>
      <w:sz w:val="16"/>
      <w:szCs w:val="16"/>
    </w:rPr>
  </w:style>
  <w:style w:type="paragraph" w:styleId="CommentText">
    <w:name w:val="annotation text"/>
    <w:basedOn w:val="Normal"/>
    <w:link w:val="CommentTextChar"/>
    <w:uiPriority w:val="99"/>
    <w:rsid w:val="00346141"/>
    <w:rPr>
      <w:sz w:val="20"/>
      <w:szCs w:val="20"/>
    </w:rPr>
  </w:style>
  <w:style w:type="paragraph" w:styleId="BalloonText">
    <w:name w:val="Balloon Text"/>
    <w:basedOn w:val="Normal"/>
    <w:semiHidden/>
    <w:rsid w:val="00346141"/>
    <w:rPr>
      <w:rFonts w:ascii="Tahoma" w:hAnsi="Tahoma" w:cs="Tahoma"/>
      <w:sz w:val="16"/>
      <w:szCs w:val="16"/>
    </w:rPr>
  </w:style>
  <w:style w:type="paragraph" w:styleId="Footer">
    <w:name w:val="footer"/>
    <w:basedOn w:val="Normal"/>
    <w:rsid w:val="00346141"/>
    <w:pPr>
      <w:tabs>
        <w:tab w:val="center" w:pos="4320"/>
        <w:tab w:val="right" w:pos="8640"/>
      </w:tabs>
    </w:pPr>
  </w:style>
  <w:style w:type="character" w:styleId="PageNumber">
    <w:name w:val="page number"/>
    <w:basedOn w:val="DefaultParagraphFont"/>
    <w:rsid w:val="00346141"/>
  </w:style>
  <w:style w:type="table" w:styleId="TableGrid">
    <w:name w:val="Table Grid"/>
    <w:basedOn w:val="TableNormal"/>
    <w:uiPriority w:val="59"/>
    <w:rsid w:val="005971CD"/>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206B1B"/>
    <w:rPr>
      <w:b/>
      <w:bCs/>
    </w:rPr>
  </w:style>
  <w:style w:type="paragraph" w:styleId="Header">
    <w:name w:val="header"/>
    <w:basedOn w:val="Normal"/>
    <w:link w:val="HeaderChar"/>
    <w:rsid w:val="007569F8"/>
    <w:pPr>
      <w:tabs>
        <w:tab w:val="center" w:pos="4680"/>
        <w:tab w:val="right" w:pos="9360"/>
      </w:tabs>
    </w:pPr>
  </w:style>
  <w:style w:type="character" w:customStyle="1" w:styleId="HeaderChar">
    <w:name w:val="Header Char"/>
    <w:basedOn w:val="DefaultParagraphFont"/>
    <w:link w:val="Header"/>
    <w:rsid w:val="007569F8"/>
    <w:rPr>
      <w:sz w:val="24"/>
      <w:szCs w:val="24"/>
    </w:rPr>
  </w:style>
  <w:style w:type="paragraph" w:styleId="NoSpacing">
    <w:name w:val="No Spacing"/>
    <w:link w:val="NoSpacingChar"/>
    <w:uiPriority w:val="1"/>
    <w:qFormat/>
    <w:rsid w:val="00941169"/>
    <w:rPr>
      <w:rFonts w:asciiTheme="minorHAnsi" w:eastAsiaTheme="minorHAnsi" w:hAnsiTheme="minorHAnsi" w:cstheme="minorBidi"/>
      <w:sz w:val="22"/>
      <w:szCs w:val="22"/>
    </w:rPr>
  </w:style>
  <w:style w:type="character" w:customStyle="1" w:styleId="Heading2Char">
    <w:name w:val="Heading 2 Char"/>
    <w:basedOn w:val="DefaultParagraphFont"/>
    <w:link w:val="Heading2"/>
    <w:uiPriority w:val="9"/>
    <w:rsid w:val="00E5751A"/>
    <w:rPr>
      <w:rFonts w:ascii="Arial" w:eastAsiaTheme="minorHAnsi" w:hAnsi="Arial" w:cs="Arial"/>
      <w:b/>
      <w:sz w:val="22"/>
      <w:szCs w:val="22"/>
    </w:rPr>
  </w:style>
  <w:style w:type="character" w:customStyle="1" w:styleId="CommentTextChar">
    <w:name w:val="Comment Text Char"/>
    <w:basedOn w:val="DefaultParagraphFont"/>
    <w:link w:val="CommentText"/>
    <w:uiPriority w:val="99"/>
    <w:rsid w:val="00A96AB5"/>
  </w:style>
  <w:style w:type="paragraph" w:styleId="ListParagraph">
    <w:name w:val="List Paragraph"/>
    <w:basedOn w:val="Normal"/>
    <w:uiPriority w:val="34"/>
    <w:qFormat/>
    <w:rsid w:val="00931158"/>
    <w:pPr>
      <w:widowControl/>
      <w:autoSpaceDE/>
      <w:autoSpaceDN/>
      <w:adjustRightInd/>
      <w:ind w:left="720"/>
      <w:contextualSpacing/>
    </w:pPr>
    <w:rPr>
      <w:rFonts w:ascii="Arial" w:eastAsiaTheme="minorHAnsi" w:hAnsi="Arial" w:cstheme="minorBidi"/>
      <w:sz w:val="22"/>
      <w:szCs w:val="22"/>
    </w:rPr>
  </w:style>
  <w:style w:type="paragraph" w:customStyle="1" w:styleId="EndNoteBibliographyTitle">
    <w:name w:val="EndNote Bibliography Title"/>
    <w:basedOn w:val="Normal"/>
    <w:link w:val="EndNoteBibliographyTitleChar"/>
    <w:rsid w:val="009B67FB"/>
    <w:pPr>
      <w:jc w:val="center"/>
    </w:pPr>
    <w:rPr>
      <w:noProof/>
    </w:rPr>
  </w:style>
  <w:style w:type="character" w:customStyle="1" w:styleId="NoSpacingChar">
    <w:name w:val="No Spacing Char"/>
    <w:basedOn w:val="DefaultParagraphFont"/>
    <w:link w:val="NoSpacing"/>
    <w:uiPriority w:val="1"/>
    <w:rsid w:val="009B67FB"/>
    <w:rPr>
      <w:rFonts w:asciiTheme="minorHAnsi" w:eastAsiaTheme="minorHAnsi" w:hAnsiTheme="minorHAnsi" w:cstheme="minorBidi"/>
      <w:sz w:val="22"/>
      <w:szCs w:val="22"/>
    </w:rPr>
  </w:style>
  <w:style w:type="character" w:customStyle="1" w:styleId="EndNoteBibliographyTitleChar">
    <w:name w:val="EndNote Bibliography Title Char"/>
    <w:basedOn w:val="NoSpacingChar"/>
    <w:link w:val="EndNoteBibliographyTitle"/>
    <w:rsid w:val="009B67FB"/>
    <w:rPr>
      <w:rFonts w:asciiTheme="minorHAnsi" w:eastAsiaTheme="minorHAnsi" w:hAnsiTheme="minorHAnsi" w:cstheme="minorBidi"/>
      <w:noProof/>
      <w:sz w:val="24"/>
      <w:szCs w:val="24"/>
    </w:rPr>
  </w:style>
  <w:style w:type="paragraph" w:customStyle="1" w:styleId="EndNoteBibliography">
    <w:name w:val="EndNote Bibliography"/>
    <w:basedOn w:val="Normal"/>
    <w:link w:val="EndNoteBibliographyChar"/>
    <w:rsid w:val="009B67FB"/>
    <w:rPr>
      <w:noProof/>
    </w:rPr>
  </w:style>
  <w:style w:type="character" w:customStyle="1" w:styleId="EndNoteBibliographyChar">
    <w:name w:val="EndNote Bibliography Char"/>
    <w:basedOn w:val="NoSpacingChar"/>
    <w:link w:val="EndNoteBibliography"/>
    <w:rsid w:val="009B67FB"/>
    <w:rPr>
      <w:rFonts w:asciiTheme="minorHAnsi" w:eastAsiaTheme="minorHAnsi" w:hAnsiTheme="minorHAnsi" w:cstheme="minorBidi"/>
      <w:noProof/>
      <w:sz w:val="24"/>
      <w:szCs w:val="24"/>
    </w:rPr>
  </w:style>
  <w:style w:type="paragraph" w:styleId="FootnoteText">
    <w:name w:val="footnote text"/>
    <w:basedOn w:val="Normal"/>
    <w:link w:val="FootnoteTextChar"/>
    <w:semiHidden/>
    <w:unhideWhenUsed/>
    <w:rsid w:val="009B67FB"/>
    <w:rPr>
      <w:sz w:val="20"/>
      <w:szCs w:val="20"/>
    </w:rPr>
  </w:style>
  <w:style w:type="character" w:customStyle="1" w:styleId="FootnoteTextChar">
    <w:name w:val="Footnote Text Char"/>
    <w:basedOn w:val="DefaultParagraphFont"/>
    <w:link w:val="FootnoteText"/>
    <w:semiHidden/>
    <w:rsid w:val="009B67FB"/>
  </w:style>
  <w:style w:type="character" w:styleId="FootnoteReference">
    <w:name w:val="footnote reference"/>
    <w:basedOn w:val="DefaultParagraphFont"/>
    <w:semiHidden/>
    <w:unhideWhenUsed/>
    <w:rsid w:val="009B67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8928471">
      <w:bodyDiv w:val="1"/>
      <w:marLeft w:val="0"/>
      <w:marRight w:val="0"/>
      <w:marTop w:val="0"/>
      <w:marBottom w:val="0"/>
      <w:divBdr>
        <w:top w:val="none" w:sz="0" w:space="0" w:color="auto"/>
        <w:left w:val="none" w:sz="0" w:space="0" w:color="auto"/>
        <w:bottom w:val="none" w:sz="0" w:space="0" w:color="auto"/>
        <w:right w:val="none" w:sz="0" w:space="0" w:color="auto"/>
      </w:divBdr>
    </w:div>
    <w:div w:id="775174798">
      <w:bodyDiv w:val="1"/>
      <w:marLeft w:val="0"/>
      <w:marRight w:val="0"/>
      <w:marTop w:val="0"/>
      <w:marBottom w:val="0"/>
      <w:divBdr>
        <w:top w:val="none" w:sz="0" w:space="0" w:color="auto"/>
        <w:left w:val="none" w:sz="0" w:space="0" w:color="auto"/>
        <w:bottom w:val="none" w:sz="0" w:space="0" w:color="auto"/>
        <w:right w:val="none" w:sz="0" w:space="0" w:color="auto"/>
      </w:divBdr>
    </w:div>
    <w:div w:id="1190685097">
      <w:bodyDiv w:val="1"/>
      <w:marLeft w:val="0"/>
      <w:marRight w:val="0"/>
      <w:marTop w:val="0"/>
      <w:marBottom w:val="0"/>
      <w:divBdr>
        <w:top w:val="none" w:sz="0" w:space="0" w:color="auto"/>
        <w:left w:val="none" w:sz="0" w:space="0" w:color="auto"/>
        <w:bottom w:val="none" w:sz="0" w:space="0" w:color="auto"/>
        <w:right w:val="none" w:sz="0" w:space="0" w:color="auto"/>
      </w:divBdr>
    </w:div>
    <w:div w:id="1326284172">
      <w:bodyDiv w:val="1"/>
      <w:marLeft w:val="0"/>
      <w:marRight w:val="0"/>
      <w:marTop w:val="0"/>
      <w:marBottom w:val="0"/>
      <w:divBdr>
        <w:top w:val="none" w:sz="0" w:space="0" w:color="auto"/>
        <w:left w:val="none" w:sz="0" w:space="0" w:color="auto"/>
        <w:bottom w:val="none" w:sz="0" w:space="0" w:color="auto"/>
        <w:right w:val="none" w:sz="0" w:space="0" w:color="auto"/>
      </w:divBdr>
    </w:div>
    <w:div w:id="1863516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who.int/pmnch/media/news/2012/2010_pretermbirthsper100births.pdf"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ospina@ins.gov.co"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rh7@cdc.gov"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ospina@ins.gov.co"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86AC48-69FE-4C11-98E5-AD1D03F91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271</Words>
  <Characters>13943</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2</CharactersWithSpaces>
  <SharedDoc>false</SharedDoc>
  <HLinks>
    <vt:vector size="18" baseType="variant">
      <vt:variant>
        <vt:i4>7340068</vt:i4>
      </vt:variant>
      <vt:variant>
        <vt:i4>6</vt:i4>
      </vt:variant>
      <vt:variant>
        <vt:i4>0</vt:i4>
      </vt:variant>
      <vt:variant>
        <vt:i4>5</vt:i4>
      </vt:variant>
      <vt:variant>
        <vt:lpwstr>mailto:JChang@cdc.gov/GSentelle1@cdc.gov</vt:lpwstr>
      </vt:variant>
      <vt:variant>
        <vt:lpwstr/>
      </vt:variant>
      <vt:variant>
        <vt:i4>1704049</vt:i4>
      </vt:variant>
      <vt:variant>
        <vt:i4>3</vt:i4>
      </vt:variant>
      <vt:variant>
        <vt:i4>0</vt:i4>
      </vt:variant>
      <vt:variant>
        <vt:i4>5</vt:i4>
      </vt:variant>
      <vt:variant>
        <vt:lpwstr>mailto:ametid1@westat.com</vt:lpwstr>
      </vt:variant>
      <vt:variant>
        <vt:lpwstr/>
      </vt:variant>
      <vt:variant>
        <vt:i4>1704049</vt:i4>
      </vt:variant>
      <vt:variant>
        <vt:i4>0</vt:i4>
      </vt:variant>
      <vt:variant>
        <vt:i4>0</vt:i4>
      </vt:variant>
      <vt:variant>
        <vt:i4>5</vt:i4>
      </vt:variant>
      <vt:variant>
        <vt:lpwstr>mailto:ametid1@westat.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iles, Elizabeth (CDC/ONDIEH/NCBDDD)</dc:creator>
  <cp:lastModifiedBy>Zirger, Jeffrey (CDC/OD/OADS)</cp:lastModifiedBy>
  <cp:revision>2</cp:revision>
  <dcterms:created xsi:type="dcterms:W3CDTF">2017-06-12T13:54:00Z</dcterms:created>
  <dcterms:modified xsi:type="dcterms:W3CDTF">2017-06-12T13:54:00Z</dcterms:modified>
</cp:coreProperties>
</file>